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RDefault="00727986" w:rsidP="0099743A">
      <w:pPr>
        <w:jc w:val="center"/>
        <w:rPr>
          <w:rFonts w:cs="Times New Roman"/>
          <w:szCs w:val="24"/>
        </w:rPr>
      </w:pPr>
    </w:p>
    <w:p w:rsidR="00A004B7" w:rsidRDefault="00A004B7" w:rsidP="0099743A">
      <w:pPr>
        <w:jc w:val="center"/>
        <w:rPr>
          <w:rFonts w:cs="Times New Roman"/>
          <w:szCs w:val="24"/>
        </w:rPr>
      </w:pPr>
    </w:p>
    <w:p w:rsidR="003734A6" w:rsidRPr="002B2829" w:rsidRDefault="003734A6"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rsidR="006749CA" w:rsidRDefault="006749CA">
      <w:pPr>
        <w:spacing w:after="160" w:line="240" w:lineRule="auto"/>
        <w:jc w:val="left"/>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p>
    <w:p w:rsidR="006749CA" w:rsidRDefault="006749CA" w:rsidP="00BF02C4">
      <w:pPr>
        <w:spacing w:line="240" w:lineRule="auto"/>
        <w:jc w:val="center"/>
        <w:rPr>
          <w:rFonts w:cs="Times New Roman"/>
          <w:szCs w:val="24"/>
        </w:rPr>
      </w:pPr>
      <w:r>
        <w:rPr>
          <w:rFonts w:cs="Times New Roman"/>
          <w:szCs w:val="24"/>
        </w:rPr>
        <w:t>(RESERVADA PARA FICHA CATALOGRÁFICA)</w:t>
      </w:r>
    </w:p>
    <w:p w:rsidR="006749CA" w:rsidRDefault="006749CA" w:rsidP="00BF02C4">
      <w:pPr>
        <w:spacing w:line="240" w:lineRule="auto"/>
        <w:jc w:val="center"/>
        <w:rPr>
          <w:rFonts w:cs="Times New Roman"/>
          <w:szCs w:val="24"/>
        </w:rPr>
      </w:pPr>
    </w:p>
    <w:p w:rsidR="006749CA" w:rsidRDefault="006749CA" w:rsidP="006749CA">
      <w:pPr>
        <w:spacing w:after="160" w:line="240" w:lineRule="auto"/>
        <w:jc w:val="center"/>
        <w:rPr>
          <w:rFonts w:cs="Times New Roman"/>
          <w:szCs w:val="24"/>
        </w:rPr>
      </w:pPr>
      <w:r>
        <w:rPr>
          <w:rFonts w:cs="Times New Roman"/>
          <w:szCs w:val="24"/>
        </w:rPr>
        <w:br w:type="page"/>
      </w:r>
    </w:p>
    <w:p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rsidR="001B4790" w:rsidRPr="002B2829" w:rsidRDefault="001B4790" w:rsidP="001B4790">
      <w:pPr>
        <w:jc w:val="center"/>
        <w:rPr>
          <w:rFonts w:cs="Times New Roman"/>
          <w:szCs w:val="24"/>
        </w:rPr>
      </w:pPr>
    </w:p>
    <w:p w:rsidR="001B4790" w:rsidRPr="002B2829" w:rsidRDefault="001B4790" w:rsidP="001B4790">
      <w:pPr>
        <w:spacing w:line="240" w:lineRule="auto"/>
        <w:jc w:val="center"/>
        <w:rPr>
          <w:rFonts w:cs="Times New Roman"/>
          <w:szCs w:val="24"/>
        </w:rPr>
      </w:pPr>
    </w:p>
    <w:p w:rsidR="001B4790" w:rsidRPr="002B2829" w:rsidRDefault="001B4790" w:rsidP="001B4790">
      <w:pPr>
        <w:jc w:val="center"/>
        <w:rPr>
          <w:rFonts w:cs="Times New Roman"/>
          <w:b/>
          <w:sz w:val="28"/>
          <w:szCs w:val="24"/>
        </w:rPr>
      </w:pPr>
    </w:p>
    <w:p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rsidR="001B4790" w:rsidRPr="002B2829" w:rsidRDefault="001B4790" w:rsidP="001B4790">
      <w:pPr>
        <w:spacing w:line="240" w:lineRule="auto"/>
        <w:jc w:val="center"/>
        <w:rPr>
          <w:rFonts w:cs="Times New Roman"/>
          <w:b/>
          <w:bCs/>
          <w:sz w:val="28"/>
          <w:szCs w:val="28"/>
        </w:rPr>
      </w:pPr>
    </w:p>
    <w:p w:rsidR="001B4790" w:rsidRPr="002B2829" w:rsidRDefault="001B4790" w:rsidP="001B4790">
      <w:pPr>
        <w:jc w:val="center"/>
        <w:rPr>
          <w:rFonts w:cs="Times New Roman"/>
          <w:szCs w:val="24"/>
        </w:rPr>
      </w:pPr>
    </w:p>
    <w:p w:rsidR="001B4790" w:rsidRPr="002B2829" w:rsidRDefault="001B4790" w:rsidP="001B4790">
      <w:pPr>
        <w:jc w:val="right"/>
        <w:rPr>
          <w:rFonts w:cs="Times New Roman"/>
          <w:szCs w:val="24"/>
        </w:rPr>
      </w:pPr>
    </w:p>
    <w:p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rsidR="001B4790" w:rsidRPr="002B2829" w:rsidRDefault="001B4790" w:rsidP="001B4790">
      <w:pPr>
        <w:spacing w:line="240" w:lineRule="auto"/>
        <w:ind w:left="4253"/>
        <w:rPr>
          <w:rFonts w:cs="Times New Roman"/>
        </w:rPr>
      </w:pPr>
    </w:p>
    <w:p w:rsidR="001B4790" w:rsidRDefault="001B4790" w:rsidP="001B4790">
      <w:pPr>
        <w:jc w:val="center"/>
      </w:pPr>
    </w:p>
    <w:p w:rsidR="001B4790" w:rsidRDefault="001B4790" w:rsidP="001B4790">
      <w:pPr>
        <w:jc w:val="center"/>
      </w:pPr>
    </w:p>
    <w:p w:rsidR="003734A6" w:rsidRDefault="003734A6" w:rsidP="001B4790">
      <w:pPr>
        <w:jc w:val="center"/>
      </w:pPr>
    </w:p>
    <w:p w:rsidR="00F67D75" w:rsidRDefault="00F67D75" w:rsidP="001B4790">
      <w:pPr>
        <w:jc w:val="center"/>
      </w:pPr>
    </w:p>
    <w:p w:rsidR="001B4790" w:rsidRDefault="001B4790" w:rsidP="001B4790">
      <w:pPr>
        <w:spacing w:line="240" w:lineRule="auto"/>
        <w:jc w:val="center"/>
      </w:pPr>
      <w:r>
        <w:t>Data da Defesa: ___/___/2020</w:t>
      </w:r>
    </w:p>
    <w:p w:rsidR="001B4790" w:rsidRDefault="001B4790" w:rsidP="001B4790">
      <w:pPr>
        <w:spacing w:line="240" w:lineRule="auto"/>
        <w:jc w:val="center"/>
      </w:pPr>
      <w:r>
        <w:t>Conceito: ___</w:t>
      </w:r>
    </w:p>
    <w:p w:rsidR="001B4790" w:rsidRDefault="001B4790" w:rsidP="001B4790">
      <w:pPr>
        <w:spacing w:line="240" w:lineRule="auto"/>
        <w:jc w:val="center"/>
      </w:pPr>
    </w:p>
    <w:p w:rsidR="001B4790" w:rsidRDefault="001B4790" w:rsidP="001B4790">
      <w:pPr>
        <w:spacing w:line="240" w:lineRule="auto"/>
        <w:jc w:val="center"/>
      </w:pPr>
    </w:p>
    <w:p w:rsidR="00F67D75" w:rsidRDefault="00F67D75" w:rsidP="001B4790">
      <w:pPr>
        <w:spacing w:line="240" w:lineRule="auto"/>
        <w:jc w:val="center"/>
      </w:pPr>
    </w:p>
    <w:p w:rsidR="00F67D75" w:rsidRDefault="00F67D75" w:rsidP="001B4790">
      <w:pPr>
        <w:spacing w:line="240" w:lineRule="auto"/>
        <w:jc w:val="center"/>
      </w:pPr>
    </w:p>
    <w:p w:rsidR="001B4790" w:rsidRDefault="001B4790" w:rsidP="001B4790">
      <w:pPr>
        <w:spacing w:line="240" w:lineRule="auto"/>
        <w:jc w:val="cente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rsidR="001B4790" w:rsidRDefault="001B4790" w:rsidP="001B4790">
      <w:pPr>
        <w:spacing w:line="240" w:lineRule="auto"/>
        <w:jc w:val="center"/>
      </w:pPr>
      <w:r>
        <w:t>Instituto Federal do Pará – Campus Belém</w:t>
      </w:r>
    </w:p>
    <w:p w:rsidR="006749CA" w:rsidRDefault="006749CA" w:rsidP="001B4790"/>
    <w:p w:rsidR="006749CA" w:rsidRDefault="006749CA">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proofErr w:type="gramEnd"/>
      <w:r w:rsidRPr="002B2829">
        <w:t xml:space="preserve"> </w:t>
      </w:r>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pPr>
        <w:spacing w:after="160" w:line="240" w:lineRule="auto"/>
        <w:jc w:val="left"/>
        <w:rPr>
          <w:rFonts w:cs="Times New Roman"/>
          <w:szCs w:val="24"/>
        </w:rPr>
      </w:pPr>
    </w:p>
    <w:p w:rsidR="001B4790" w:rsidRPr="002B2829" w:rsidRDefault="001B4790" w:rsidP="001B4790">
      <w:pPr>
        <w:spacing w:line="240" w:lineRule="auto"/>
        <w:jc w:val="center"/>
      </w:pPr>
      <w:r>
        <w:t>_____________________________________________</w:t>
      </w:r>
    </w:p>
    <w:p w:rsidR="001B4790" w:rsidRDefault="001B4790" w:rsidP="001B4790">
      <w:pPr>
        <w:spacing w:line="240" w:lineRule="auto"/>
        <w:jc w:val="center"/>
      </w:pPr>
      <w:proofErr w:type="gramStart"/>
      <w:r w:rsidRPr="002B2829">
        <w:t>Prof</w:t>
      </w:r>
      <w:r w:rsidR="004A23B8">
        <w:t>.</w:t>
      </w:r>
      <w:proofErr w:type="gramEnd"/>
    </w:p>
    <w:p w:rsidR="001B4790" w:rsidRDefault="001B4790" w:rsidP="001B4790">
      <w:pPr>
        <w:spacing w:line="240" w:lineRule="auto"/>
        <w:jc w:val="center"/>
      </w:pPr>
      <w:r>
        <w:t>Instituto Federal do Pará – Campus Belém</w:t>
      </w:r>
    </w:p>
    <w:p w:rsidR="001B4790" w:rsidRDefault="001B4790">
      <w:pPr>
        <w:spacing w:after="160" w:line="240" w:lineRule="auto"/>
        <w:jc w:val="left"/>
        <w:rPr>
          <w:rFonts w:cs="Times New Roman"/>
          <w:szCs w:val="24"/>
        </w:rPr>
      </w:pPr>
    </w:p>
    <w:p w:rsidR="001B4790" w:rsidRDefault="001B4790" w:rsidP="001B4790">
      <w:r>
        <w:br w:type="page"/>
      </w:r>
    </w:p>
    <w:p w:rsidR="006749CA" w:rsidRDefault="006749CA">
      <w:pPr>
        <w:spacing w:after="160" w:line="240" w:lineRule="auto"/>
        <w:jc w:val="left"/>
        <w:rPr>
          <w:rFonts w:cs="Times New Roman"/>
          <w:szCs w:val="24"/>
        </w:rPr>
      </w:pPr>
    </w:p>
    <w:p w:rsidR="00A41A6D" w:rsidRDefault="00A41A6D"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047D30" w:rsidRDefault="00047D30" w:rsidP="00047D30"/>
    <w:p w:rsidR="002436C0" w:rsidRDefault="002436C0" w:rsidP="00047D30"/>
    <w:p w:rsidR="002436C0" w:rsidRDefault="002436C0" w:rsidP="00047D30"/>
    <w:p w:rsidR="002436C0" w:rsidRDefault="002436C0" w:rsidP="00047D30"/>
    <w:p w:rsidR="002436C0" w:rsidRDefault="002436C0" w:rsidP="00047D30"/>
    <w:p w:rsidR="00047D30" w:rsidRDefault="00047D30" w:rsidP="00047D30"/>
    <w:p w:rsidR="00047D30" w:rsidRDefault="00047D30" w:rsidP="00047D30"/>
    <w:p w:rsidR="002436C0" w:rsidRDefault="00550A24" w:rsidP="00F042EC">
      <w:pPr>
        <w:ind w:left="4253"/>
      </w:pPr>
      <w:r>
        <w:t>À</w:t>
      </w:r>
      <w:r w:rsidR="00F042EC">
        <w:t xml:space="preserve"> Simone, minha esposa e companheira de todas as horas.</w:t>
      </w:r>
    </w:p>
    <w:p w:rsidR="002436C0" w:rsidRDefault="002436C0">
      <w:pPr>
        <w:spacing w:after="160" w:line="240" w:lineRule="auto"/>
        <w:jc w:val="left"/>
      </w:pPr>
      <w:r>
        <w:br w:type="page"/>
      </w:r>
    </w:p>
    <w:p w:rsidR="002436C0" w:rsidRDefault="002436C0" w:rsidP="002436C0">
      <w:pPr>
        <w:jc w:val="center"/>
      </w:pPr>
      <w:r w:rsidRPr="002436C0">
        <w:rPr>
          <w:b/>
        </w:rPr>
        <w:lastRenderedPageBreak/>
        <w:t>AGRADECIMENTOS</w:t>
      </w:r>
    </w:p>
    <w:p w:rsidR="002436C0" w:rsidRDefault="002436C0" w:rsidP="009F00C7">
      <w:pPr>
        <w:spacing w:line="240" w:lineRule="auto"/>
        <w:jc w:val="center"/>
      </w:pPr>
    </w:p>
    <w:p w:rsidR="002436C0" w:rsidRDefault="002436C0" w:rsidP="009F00C7">
      <w:pPr>
        <w:spacing w:line="240" w:lineRule="auto"/>
        <w:jc w:val="center"/>
      </w:pPr>
    </w:p>
    <w:p w:rsidR="00295F98" w:rsidRDefault="00295F98" w:rsidP="009F00C7">
      <w:pPr>
        <w:spacing w:line="240" w:lineRule="auto"/>
        <w:jc w:val="center"/>
      </w:pPr>
    </w:p>
    <w:p w:rsidR="00295F98" w:rsidRPr="002436C0" w:rsidRDefault="00295F98" w:rsidP="00295F98">
      <w:r>
        <w:tab/>
      </w:r>
      <w:proofErr w:type="gramStart"/>
      <w:r>
        <w:t>A Deus</w:t>
      </w:r>
      <w:proofErr w:type="gramEnd"/>
      <w:r>
        <w:t>, pois é digno de toda Honra, toda Glória e todo Louvor, hoje e sempre.</w:t>
      </w:r>
    </w:p>
    <w:p w:rsidR="00295F98" w:rsidRDefault="00295F98" w:rsidP="009F00C7">
      <w:pPr>
        <w:spacing w:line="240" w:lineRule="auto"/>
        <w:jc w:val="center"/>
      </w:pPr>
    </w:p>
    <w:p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rsidR="002436C0" w:rsidRDefault="002436C0" w:rsidP="009F00C7">
      <w:pPr>
        <w:spacing w:line="240" w:lineRule="auto"/>
      </w:pPr>
    </w:p>
    <w:p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rsidR="002436C0" w:rsidRDefault="002436C0" w:rsidP="009F00C7">
      <w:pPr>
        <w:spacing w:line="240" w:lineRule="auto"/>
      </w:pPr>
    </w:p>
    <w:p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rsidR="0027555A" w:rsidRDefault="0027555A" w:rsidP="009F00C7">
      <w:pPr>
        <w:spacing w:line="240" w:lineRule="auto"/>
      </w:pPr>
    </w:p>
    <w:p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rsidR="006749CA" w:rsidRDefault="006749CA">
      <w:pPr>
        <w:spacing w:after="160" w:line="240" w:lineRule="auto"/>
        <w:jc w:val="left"/>
        <w:rPr>
          <w:rFonts w:cs="Times New Roman"/>
          <w:b/>
          <w:szCs w:val="24"/>
        </w:rPr>
      </w:pPr>
      <w:r>
        <w:rPr>
          <w:rFonts w:cs="Times New Roman"/>
          <w:b/>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261B34">
      <w:pPr>
        <w:spacing w:line="240" w:lineRule="auto"/>
        <w:jc w:val="center"/>
        <w:rPr>
          <w:rFonts w:cs="Times New Roman"/>
          <w:szCs w:val="24"/>
        </w:rPr>
      </w:pPr>
    </w:p>
    <w:p w:rsidR="003232F1" w:rsidRDefault="003232F1" w:rsidP="00261B34">
      <w:pPr>
        <w:spacing w:line="240" w:lineRule="auto"/>
        <w:jc w:val="center"/>
        <w:rPr>
          <w:rFonts w:cs="Times New Roman"/>
          <w:szCs w:val="24"/>
        </w:rPr>
      </w:pPr>
    </w:p>
    <w:p w:rsidR="003232F1" w:rsidRPr="002B2829" w:rsidRDefault="003232F1" w:rsidP="00261B34">
      <w:pPr>
        <w:spacing w:line="240" w:lineRule="auto"/>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rsidR="00145C67" w:rsidRPr="00301F6A" w:rsidRDefault="00145C67"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3232F1" w:rsidRPr="00301F6A" w:rsidRDefault="003232F1" w:rsidP="00261B34">
      <w:pPr>
        <w:spacing w:line="240" w:lineRule="auto"/>
        <w:jc w:val="center"/>
        <w:rPr>
          <w:rFonts w:cs="Times New Roman"/>
          <w:b/>
          <w:szCs w:val="24"/>
          <w:lang w:val="en-US"/>
        </w:rPr>
      </w:pPr>
    </w:p>
    <w:p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rsidR="00F92514" w:rsidRPr="00301F6A" w:rsidRDefault="00F92514" w:rsidP="00145C67">
      <w:pPr>
        <w:spacing w:line="240" w:lineRule="auto"/>
        <w:rPr>
          <w:rFonts w:cs="Times New Roman"/>
          <w:szCs w:val="24"/>
          <w:lang w:val="en-US"/>
        </w:rPr>
      </w:pPr>
    </w:p>
    <w:p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rsidR="00E912E9" w:rsidRDefault="00E912E9">
      <w:pPr>
        <w:spacing w:after="160" w:line="240" w:lineRule="auto"/>
        <w:jc w:val="left"/>
        <w:rPr>
          <w:rFonts w:cs="Times New Roman"/>
          <w:szCs w:val="24"/>
          <w:lang w:val="en-US"/>
        </w:rPr>
      </w:pPr>
      <w:r>
        <w:rPr>
          <w:rFonts w:cs="Times New Roman"/>
          <w:szCs w:val="24"/>
          <w:lang w:val="en-US"/>
        </w:rPr>
        <w:br w:type="page"/>
      </w:r>
    </w:p>
    <w:p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p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1384"/>
        <w:gridCol w:w="7229"/>
        <w:gridCol w:w="568"/>
      </w:tblGrid>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rsidR="00E912E9" w:rsidRPr="00275A0B" w:rsidRDefault="00FD1DE5" w:rsidP="00275A0B">
            <w:pPr>
              <w:spacing w:line="240" w:lineRule="auto"/>
              <w:jc w:val="left"/>
              <w:rPr>
                <w:rFonts w:cs="Times New Roman"/>
                <w:szCs w:val="24"/>
              </w:rPr>
            </w:pPr>
            <w:r>
              <w:rPr>
                <w:rFonts w:cs="Times New Roman"/>
                <w:szCs w:val="24"/>
              </w:rPr>
              <w:t>-</w:t>
            </w:r>
            <w:r w:rsidR="00E912E9">
              <w:rPr>
                <w:rFonts w:cs="Times New Roman"/>
                <w:szCs w:val="24"/>
              </w:rPr>
              <w:t xml:space="preserve">Descrição de Abordagens de Reúso de </w:t>
            </w:r>
            <w:proofErr w:type="gramStart"/>
            <w:r w:rsidR="00E912E9">
              <w:rPr>
                <w:rFonts w:cs="Times New Roman"/>
                <w:szCs w:val="24"/>
              </w:rPr>
              <w:t>Software</w:t>
            </w:r>
            <w:r w:rsidR="00275A0B">
              <w:rPr>
                <w:rFonts w:cs="Times New Roman"/>
                <w:szCs w:val="24"/>
              </w:rPr>
              <w:t xml:space="preserve"> ...</w:t>
            </w:r>
            <w:proofErr w:type="gramEnd"/>
            <w:r w:rsidR="00275A0B">
              <w:rPr>
                <w:rFonts w:cs="Times New Roman"/>
                <w:szCs w:val="24"/>
              </w:rPr>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21</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9379AE">
            <w:pPr>
              <w:spacing w:line="240" w:lineRule="auto"/>
              <w:jc w:val="left"/>
              <w:rPr>
                <w:rFonts w:cs="Times New Roman"/>
                <w:szCs w:val="24"/>
              </w:rPr>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rsidR="00E912E9" w:rsidRDefault="00FD1DE5" w:rsidP="009379AE">
            <w:pPr>
              <w:spacing w:line="240" w:lineRule="auto"/>
              <w:rPr>
                <w:rFonts w:cs="Times New Roman"/>
                <w:szCs w:val="24"/>
              </w:rPr>
            </w:pPr>
            <w:r>
              <w:t>-</w:t>
            </w:r>
            <w:r w:rsidR="00A7264E" w:rsidRPr="0000086B">
              <w:t xml:space="preserve">Comparativo Apache Velocity X Apache </w:t>
            </w:r>
            <w:proofErr w:type="gramStart"/>
            <w:r w:rsidR="00A7264E" w:rsidRPr="0000086B">
              <w:t>Freemarker</w:t>
            </w:r>
            <w:r w:rsidR="00275A0B">
              <w:t xml:space="preserve"> ...</w:t>
            </w:r>
            <w:proofErr w:type="gramEnd"/>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2</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00086B" w:rsidRDefault="009379AE" w:rsidP="009379AE">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rsidR="00E912E9" w:rsidRDefault="00FD1DE5" w:rsidP="009379AE">
            <w:pPr>
              <w:spacing w:line="240" w:lineRule="auto"/>
              <w:rPr>
                <w:rFonts w:cs="Times New Roman"/>
                <w:szCs w:val="24"/>
              </w:rPr>
            </w:pPr>
            <w:r>
              <w:t>-</w:t>
            </w:r>
            <w:r w:rsidR="00A7264E">
              <w:t xml:space="preserve">Estrutura de diretórios padrão do </w:t>
            </w:r>
            <w:proofErr w:type="gramStart"/>
            <w:r w:rsidR="00A7264E">
              <w:t>Maven</w:t>
            </w:r>
            <w:r w:rsidR="00275A0B">
              <w:t xml:space="preserve"> ...</w:t>
            </w:r>
            <w:proofErr w:type="gramEnd"/>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34</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9379AE">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rsidR="00E912E9" w:rsidRDefault="00FD1DE5" w:rsidP="009379AE">
            <w:pPr>
              <w:spacing w:line="240" w:lineRule="auto"/>
              <w:rPr>
                <w:rFonts w:cs="Times New Roman"/>
                <w:szCs w:val="24"/>
              </w:rPr>
            </w:pPr>
            <w:r>
              <w:t>-</w:t>
            </w:r>
            <w:r w:rsidR="00BF0AAC" w:rsidRPr="007F40EF">
              <w:t xml:space="preserve">Requisitos Funcionais da </w:t>
            </w:r>
            <w:proofErr w:type="gramStart"/>
            <w:r w:rsidR="00BF0AAC" w:rsidRPr="007F40EF">
              <w:t>aplicação</w:t>
            </w:r>
            <w:r w:rsidR="00275A0B">
              <w:t xml:space="preserve"> ...</w:t>
            </w:r>
            <w:proofErr w:type="gramEnd"/>
            <w:r w:rsidR="00275A0B">
              <w:t>..........................................</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4</w:t>
            </w:r>
            <w:r w:rsidR="00FB1D41">
              <w:rPr>
                <w:rFonts w:cs="Times New Roman"/>
                <w:szCs w:val="24"/>
              </w:rPr>
              <w:t>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Pr="007F40EF" w:rsidRDefault="009379AE" w:rsidP="009379AE">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rsidR="00E912E9" w:rsidRDefault="00FD1DE5" w:rsidP="009379AE">
            <w:pPr>
              <w:spacing w:line="240" w:lineRule="auto"/>
              <w:rPr>
                <w:rFonts w:cs="Times New Roman"/>
                <w:szCs w:val="24"/>
              </w:rPr>
            </w:pPr>
            <w:r>
              <w:t>-</w:t>
            </w:r>
            <w:r w:rsidR="000C6569">
              <w:t xml:space="preserve">Requisitos não funcionais da </w:t>
            </w:r>
            <w:proofErr w:type="gramStart"/>
            <w:r w:rsidR="000C6569">
              <w:t>aplicação</w:t>
            </w:r>
            <w:r w:rsidR="00275A0B">
              <w:t xml:space="preserve"> ...</w:t>
            </w:r>
            <w:proofErr w:type="gramEnd"/>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5</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9379AE">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rsidR="00E912E9" w:rsidRDefault="00FD1DE5" w:rsidP="009379AE">
            <w:pPr>
              <w:spacing w:line="240" w:lineRule="auto"/>
              <w:rPr>
                <w:rFonts w:cs="Times New Roman"/>
                <w:szCs w:val="24"/>
              </w:rPr>
            </w:pPr>
            <w:r>
              <w:t>-</w:t>
            </w:r>
            <w:r w:rsidR="00D42A0A">
              <w:t xml:space="preserve">Descrição do caso de uso </w:t>
            </w:r>
            <w:proofErr w:type="gramStart"/>
            <w:r w:rsidR="00D42A0A">
              <w:t>UC01</w:t>
            </w:r>
            <w:r w:rsidR="00275A0B">
              <w:t xml:space="preserve"> ...</w:t>
            </w:r>
            <w:proofErr w:type="gramEnd"/>
            <w:r w:rsidR="00275A0B">
              <w:t>...............................................</w:t>
            </w:r>
          </w:p>
        </w:tc>
        <w:tc>
          <w:tcPr>
            <w:tcW w:w="568" w:type="dxa"/>
            <w:vAlign w:val="bottom"/>
            <w:hideMark/>
          </w:tcPr>
          <w:p w:rsidR="00E912E9" w:rsidRDefault="00550A24" w:rsidP="009379AE">
            <w:pPr>
              <w:spacing w:line="240" w:lineRule="auto"/>
              <w:jc w:val="right"/>
              <w:rPr>
                <w:rFonts w:cs="Times New Roman"/>
                <w:szCs w:val="24"/>
              </w:rPr>
            </w:pPr>
            <w:r>
              <w:rPr>
                <w:rFonts w:cs="Times New Roman"/>
                <w:szCs w:val="24"/>
              </w:rPr>
              <w:t>46</w:t>
            </w:r>
          </w:p>
        </w:tc>
      </w:tr>
      <w:tr w:rsidR="009379AE" w:rsidTr="00275A0B">
        <w:tc>
          <w:tcPr>
            <w:tcW w:w="1384" w:type="dxa"/>
            <w:vAlign w:val="bottom"/>
          </w:tcPr>
          <w:p w:rsidR="009379AE" w:rsidRDefault="009379AE" w:rsidP="009379AE">
            <w:pPr>
              <w:spacing w:line="240" w:lineRule="auto"/>
              <w:jc w:val="left"/>
              <w:rPr>
                <w:rFonts w:cs="Times New Roman"/>
                <w:szCs w:val="24"/>
              </w:rPr>
            </w:pPr>
          </w:p>
        </w:tc>
        <w:tc>
          <w:tcPr>
            <w:tcW w:w="7229" w:type="dxa"/>
            <w:vAlign w:val="bottom"/>
          </w:tcPr>
          <w:p w:rsidR="009379AE" w:rsidRDefault="009379AE" w:rsidP="009379AE">
            <w:pPr>
              <w:spacing w:line="240" w:lineRule="auto"/>
            </w:pPr>
          </w:p>
        </w:tc>
        <w:tc>
          <w:tcPr>
            <w:tcW w:w="568" w:type="dxa"/>
            <w:vAlign w:val="bottom"/>
          </w:tcPr>
          <w:p w:rsidR="009379AE" w:rsidRDefault="009379AE" w:rsidP="009379AE">
            <w:pPr>
              <w:spacing w:line="240" w:lineRule="auto"/>
              <w:jc w:val="right"/>
              <w:rPr>
                <w:rFonts w:cs="Times New Roman"/>
                <w:szCs w:val="24"/>
              </w:rPr>
            </w:pPr>
          </w:p>
        </w:tc>
      </w:tr>
      <w:tr w:rsidR="00E912E9" w:rsidTr="00275A0B">
        <w:tc>
          <w:tcPr>
            <w:tcW w:w="1384" w:type="dxa"/>
            <w:vAlign w:val="bottom"/>
            <w:hideMark/>
          </w:tcPr>
          <w:p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rsidR="00E912E9" w:rsidRDefault="00FD1DE5" w:rsidP="009379AE">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p>
        </w:tc>
        <w:tc>
          <w:tcPr>
            <w:tcW w:w="568" w:type="dxa"/>
            <w:vAlign w:val="bottom"/>
            <w:hideMark/>
          </w:tcPr>
          <w:p w:rsidR="00E912E9" w:rsidRDefault="00550A24" w:rsidP="00FB1D41">
            <w:pPr>
              <w:spacing w:line="240" w:lineRule="auto"/>
              <w:jc w:val="right"/>
              <w:rPr>
                <w:rFonts w:cs="Times New Roman"/>
                <w:szCs w:val="24"/>
              </w:rPr>
            </w:pPr>
            <w:r>
              <w:rPr>
                <w:rFonts w:cs="Times New Roman"/>
                <w:szCs w:val="24"/>
              </w:rPr>
              <w:t>6</w:t>
            </w:r>
            <w:r w:rsidR="00FB1D41">
              <w:rPr>
                <w:rFonts w:cs="Times New Roman"/>
                <w:szCs w:val="24"/>
              </w:rPr>
              <w:t>2</w:t>
            </w:r>
          </w:p>
        </w:tc>
      </w:tr>
    </w:tbl>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 w:val="28"/>
          <w:szCs w:val="24"/>
        </w:rPr>
      </w:pPr>
    </w:p>
    <w:p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rsidR="002E2885" w:rsidRPr="00612AAA" w:rsidRDefault="002E2885"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p w:rsidR="00612AAA" w:rsidRPr="00612AAA" w:rsidRDefault="00612AAA" w:rsidP="009379AE">
      <w:pPr>
        <w:spacing w:line="240" w:lineRule="auto"/>
        <w:jc w:val="center"/>
        <w:rPr>
          <w:rFonts w:cs="Times New Roman"/>
          <w:b/>
          <w:szCs w:val="24"/>
        </w:rPr>
      </w:pPr>
    </w:p>
    <w:tbl>
      <w:tblPr>
        <w:tblStyle w:val="Tabelacomgrade"/>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242"/>
        <w:gridCol w:w="7314"/>
        <w:gridCol w:w="483"/>
      </w:tblGrid>
      <w:tr w:rsidR="00E912E9" w:rsidTr="0049564F">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14"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 xml:space="preserve">Técnicas para implementação de Reuso de </w:t>
            </w:r>
            <w:proofErr w:type="gramStart"/>
            <w:r w:rsidRPr="000464FC">
              <w:rPr>
                <w:rFonts w:cs="Times New Roman"/>
                <w:szCs w:val="24"/>
              </w:rPr>
              <w:t>Software</w:t>
            </w:r>
            <w:r w:rsidR="0049564F">
              <w:rPr>
                <w:rFonts w:cs="Times New Roman"/>
                <w:szCs w:val="24"/>
              </w:rPr>
              <w:t xml:space="preserve"> ...</w:t>
            </w:r>
            <w:proofErr w:type="gramEnd"/>
            <w:r w:rsidR="0049564F">
              <w:rPr>
                <w:rFonts w:cs="Times New Roman"/>
                <w:szCs w:val="24"/>
              </w:rPr>
              <w:t>.................</w:t>
            </w:r>
          </w:p>
        </w:tc>
        <w:tc>
          <w:tcPr>
            <w:tcW w:w="483" w:type="dxa"/>
            <w:vAlign w:val="center"/>
            <w:hideMark/>
          </w:tcPr>
          <w:p w:rsidR="00E912E9" w:rsidRPr="000464FC" w:rsidRDefault="00750984" w:rsidP="009379AE">
            <w:pPr>
              <w:spacing w:line="240" w:lineRule="auto"/>
              <w:jc w:val="right"/>
              <w:rPr>
                <w:rFonts w:cs="Times New Roman"/>
                <w:szCs w:val="24"/>
              </w:rPr>
            </w:pPr>
            <w:r>
              <w:rPr>
                <w:rFonts w:cs="Times New Roman"/>
                <w:szCs w:val="24"/>
              </w:rPr>
              <w:t>21</w:t>
            </w:r>
          </w:p>
        </w:tc>
      </w:tr>
      <w:tr w:rsidR="00285219" w:rsidTr="0049564F">
        <w:tc>
          <w:tcPr>
            <w:tcW w:w="1242" w:type="dxa"/>
            <w:vAlign w:val="center"/>
          </w:tcPr>
          <w:p w:rsidR="00285219" w:rsidRPr="000464FC" w:rsidRDefault="00285219" w:rsidP="009379AE">
            <w:pPr>
              <w:spacing w:line="240" w:lineRule="auto"/>
              <w:jc w:val="left"/>
              <w:rPr>
                <w:rFonts w:cs="Times New Roman"/>
                <w:szCs w:val="24"/>
              </w:rPr>
            </w:pPr>
          </w:p>
        </w:tc>
        <w:tc>
          <w:tcPr>
            <w:tcW w:w="7314" w:type="dxa"/>
            <w:vAlign w:val="center"/>
          </w:tcPr>
          <w:p w:rsidR="00285219" w:rsidRPr="000464FC" w:rsidRDefault="00285219" w:rsidP="009379AE">
            <w:pPr>
              <w:spacing w:line="240" w:lineRule="auto"/>
              <w:jc w:val="left"/>
              <w:rPr>
                <w:rFonts w:cs="Times New Roman"/>
                <w:szCs w:val="24"/>
              </w:rPr>
            </w:pPr>
          </w:p>
        </w:tc>
        <w:tc>
          <w:tcPr>
            <w:tcW w:w="483" w:type="dxa"/>
            <w:vAlign w:val="center"/>
          </w:tcPr>
          <w:p w:rsidR="00285219" w:rsidRPr="000464FC"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14"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 xml:space="preserve">Representação de um motor ou processador de </w:t>
            </w:r>
            <w:proofErr w:type="gramStart"/>
            <w:r w:rsidRPr="000464FC">
              <w:rPr>
                <w:rFonts w:cs="Times New Roman"/>
                <w:szCs w:val="24"/>
              </w:rPr>
              <w:t>gabaritos</w:t>
            </w:r>
            <w:r w:rsidR="0049564F">
              <w:rPr>
                <w:rFonts w:cs="Times New Roman"/>
                <w:szCs w:val="24"/>
              </w:rPr>
              <w:t xml:space="preserve"> ...</w:t>
            </w:r>
            <w:proofErr w:type="gramEnd"/>
            <w:r w:rsidR="0049564F">
              <w:rPr>
                <w:rFonts w:cs="Times New Roman"/>
                <w:szCs w:val="24"/>
              </w:rPr>
              <w:t>..........</w:t>
            </w:r>
          </w:p>
        </w:tc>
        <w:tc>
          <w:tcPr>
            <w:tcW w:w="483" w:type="dxa"/>
            <w:vAlign w:val="center"/>
            <w:hideMark/>
          </w:tcPr>
          <w:p w:rsidR="00E912E9" w:rsidRPr="000464FC" w:rsidRDefault="00750984" w:rsidP="009379AE">
            <w:pPr>
              <w:spacing w:line="240" w:lineRule="auto"/>
              <w:jc w:val="right"/>
              <w:rPr>
                <w:rFonts w:cs="Times New Roman"/>
                <w:szCs w:val="24"/>
              </w:rPr>
            </w:pPr>
            <w:r>
              <w:rPr>
                <w:rFonts w:cs="Times New Roman"/>
                <w:szCs w:val="24"/>
              </w:rPr>
              <w:t>25</w:t>
            </w:r>
          </w:p>
        </w:tc>
      </w:tr>
      <w:tr w:rsidR="00285219" w:rsidTr="0049564F">
        <w:tc>
          <w:tcPr>
            <w:tcW w:w="1242" w:type="dxa"/>
            <w:vAlign w:val="center"/>
          </w:tcPr>
          <w:p w:rsidR="00285219" w:rsidRPr="000464FC" w:rsidRDefault="00285219" w:rsidP="009379AE">
            <w:pPr>
              <w:spacing w:line="240" w:lineRule="auto"/>
              <w:jc w:val="left"/>
              <w:rPr>
                <w:rFonts w:cs="Times New Roman"/>
                <w:szCs w:val="24"/>
              </w:rPr>
            </w:pPr>
          </w:p>
        </w:tc>
        <w:tc>
          <w:tcPr>
            <w:tcW w:w="7314" w:type="dxa"/>
            <w:vAlign w:val="center"/>
          </w:tcPr>
          <w:p w:rsidR="00285219" w:rsidRPr="000464FC" w:rsidRDefault="00285219" w:rsidP="009379AE">
            <w:pPr>
              <w:spacing w:line="240" w:lineRule="auto"/>
              <w:jc w:val="left"/>
              <w:rPr>
                <w:rFonts w:cs="Times New Roman"/>
                <w:szCs w:val="24"/>
              </w:rPr>
            </w:pPr>
          </w:p>
        </w:tc>
        <w:tc>
          <w:tcPr>
            <w:tcW w:w="483" w:type="dxa"/>
            <w:vAlign w:val="center"/>
          </w:tcPr>
          <w:p w:rsidR="00285219" w:rsidRPr="000464FC" w:rsidRDefault="00285219" w:rsidP="009379AE">
            <w:pPr>
              <w:spacing w:line="240" w:lineRule="auto"/>
              <w:jc w:val="right"/>
              <w:rPr>
                <w:rFonts w:cs="Times New Roman"/>
                <w:szCs w:val="24"/>
              </w:rPr>
            </w:pPr>
          </w:p>
        </w:tc>
      </w:tr>
      <w:tr w:rsidR="00E912E9" w:rsidRPr="00180804" w:rsidTr="0049564F">
        <w:trPr>
          <w:trHeight w:val="290"/>
        </w:trPr>
        <w:tc>
          <w:tcPr>
            <w:tcW w:w="1242" w:type="dxa"/>
            <w:vAlign w:val="center"/>
            <w:hideMark/>
          </w:tcPr>
          <w:p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14" w:type="dxa"/>
            <w:vAlign w:val="center"/>
            <w:hideMark/>
          </w:tcPr>
          <w:p w:rsidR="00E912E9" w:rsidRPr="000464FC" w:rsidRDefault="005C0086" w:rsidP="00180804">
            <w:pPr>
              <w:spacing w:line="240" w:lineRule="auto"/>
              <w:jc w:val="left"/>
              <w:rPr>
                <w:rFonts w:cs="Times New Roman"/>
                <w:szCs w:val="24"/>
              </w:rPr>
            </w:pPr>
            <w:r w:rsidRPr="00180804">
              <w:rPr>
                <w:rFonts w:cs="Times New Roman"/>
                <w:szCs w:val="24"/>
              </w:rPr>
              <w:t xml:space="preserve">Resumo de diretivas Apache Velocity </w:t>
            </w:r>
            <w:proofErr w:type="gramStart"/>
            <w:r w:rsidRPr="00180804">
              <w:rPr>
                <w:rFonts w:cs="Times New Roman"/>
                <w:szCs w:val="24"/>
              </w:rPr>
              <w:t>VTL</w:t>
            </w:r>
            <w:r w:rsidR="0049564F">
              <w:rPr>
                <w:rFonts w:cs="Times New Roman"/>
                <w:szCs w:val="24"/>
              </w:rPr>
              <w:t xml:space="preserve"> ...</w:t>
            </w:r>
            <w:proofErr w:type="gramEnd"/>
            <w:r w:rsidR="0049564F">
              <w:rPr>
                <w:rFonts w:cs="Times New Roman"/>
                <w:szCs w:val="24"/>
              </w:rPr>
              <w:t>...................................</w:t>
            </w:r>
          </w:p>
        </w:tc>
        <w:tc>
          <w:tcPr>
            <w:tcW w:w="483" w:type="dxa"/>
            <w:vAlign w:val="center"/>
            <w:hideMark/>
          </w:tcPr>
          <w:p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rsidTr="0049564F">
        <w:trPr>
          <w:trHeight w:val="290"/>
        </w:trPr>
        <w:tc>
          <w:tcPr>
            <w:tcW w:w="1242" w:type="dxa"/>
            <w:vAlign w:val="center"/>
          </w:tcPr>
          <w:p w:rsidR="00285219" w:rsidRPr="000464FC" w:rsidRDefault="00285219" w:rsidP="00180804">
            <w:pPr>
              <w:spacing w:line="240" w:lineRule="auto"/>
              <w:jc w:val="left"/>
              <w:rPr>
                <w:rFonts w:cs="Times New Roman"/>
                <w:szCs w:val="24"/>
              </w:rPr>
            </w:pPr>
          </w:p>
        </w:tc>
        <w:tc>
          <w:tcPr>
            <w:tcW w:w="7314" w:type="dxa"/>
            <w:vAlign w:val="center"/>
          </w:tcPr>
          <w:p w:rsidR="00285219" w:rsidRPr="00180804" w:rsidRDefault="00285219" w:rsidP="00180804">
            <w:pPr>
              <w:spacing w:line="240" w:lineRule="auto"/>
              <w:jc w:val="left"/>
              <w:rPr>
                <w:rFonts w:cs="Times New Roman"/>
                <w:szCs w:val="24"/>
              </w:rPr>
            </w:pPr>
          </w:p>
        </w:tc>
        <w:tc>
          <w:tcPr>
            <w:tcW w:w="483" w:type="dxa"/>
            <w:vAlign w:val="center"/>
          </w:tcPr>
          <w:p w:rsidR="00285219" w:rsidRPr="000464FC" w:rsidRDefault="00285219" w:rsidP="00180804">
            <w:pPr>
              <w:spacing w:line="240" w:lineRule="auto"/>
              <w:jc w:val="right"/>
              <w:rPr>
                <w:rFonts w:cs="Times New Roman"/>
                <w:szCs w:val="24"/>
              </w:rPr>
            </w:pPr>
          </w:p>
        </w:tc>
      </w:tr>
      <w:tr w:rsidR="00E912E9" w:rsidTr="0049564F">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14" w:type="dxa"/>
            <w:vAlign w:val="center"/>
            <w:hideMark/>
          </w:tcPr>
          <w:p w:rsidR="00E912E9" w:rsidRPr="000464FC" w:rsidRDefault="00D45218" w:rsidP="009379AE">
            <w:pPr>
              <w:spacing w:line="240" w:lineRule="auto"/>
              <w:jc w:val="left"/>
              <w:rPr>
                <w:rFonts w:cs="Times New Roman"/>
                <w:szCs w:val="24"/>
              </w:rPr>
            </w:pPr>
            <w:r w:rsidRPr="000464FC">
              <w:t xml:space="preserve">Exemplo de configuração do arquivo </w:t>
            </w:r>
            <w:proofErr w:type="gramStart"/>
            <w:r w:rsidRPr="000464FC">
              <w:t>pom.</w:t>
            </w:r>
            <w:proofErr w:type="gramEnd"/>
            <w:r w:rsidRPr="000464FC">
              <w:t>xml</w:t>
            </w:r>
            <w:r w:rsidR="0049564F">
              <w:t xml:space="preserve"> ................................</w:t>
            </w:r>
          </w:p>
        </w:tc>
        <w:tc>
          <w:tcPr>
            <w:tcW w:w="483" w:type="dxa"/>
            <w:vAlign w:val="center"/>
            <w:hideMark/>
          </w:tcPr>
          <w:p w:rsidR="00E912E9" w:rsidRPr="000464FC" w:rsidRDefault="007B08F6" w:rsidP="009379AE">
            <w:pPr>
              <w:spacing w:line="240" w:lineRule="auto"/>
              <w:jc w:val="right"/>
              <w:rPr>
                <w:rFonts w:cs="Times New Roman"/>
                <w:szCs w:val="24"/>
              </w:rPr>
            </w:pPr>
            <w:r>
              <w:rPr>
                <w:rFonts w:cs="Times New Roman"/>
                <w:szCs w:val="24"/>
              </w:rPr>
              <w:t>33</w:t>
            </w:r>
          </w:p>
        </w:tc>
      </w:tr>
      <w:tr w:rsidR="00285219" w:rsidTr="0049564F">
        <w:tc>
          <w:tcPr>
            <w:tcW w:w="1242" w:type="dxa"/>
            <w:vAlign w:val="center"/>
          </w:tcPr>
          <w:p w:rsidR="00285219" w:rsidRPr="000464FC" w:rsidRDefault="00285219" w:rsidP="009379AE">
            <w:pPr>
              <w:spacing w:line="240" w:lineRule="auto"/>
              <w:jc w:val="left"/>
              <w:rPr>
                <w:rFonts w:cs="Times New Roman"/>
                <w:szCs w:val="24"/>
              </w:rPr>
            </w:pPr>
          </w:p>
        </w:tc>
        <w:tc>
          <w:tcPr>
            <w:tcW w:w="7314" w:type="dxa"/>
            <w:vAlign w:val="center"/>
          </w:tcPr>
          <w:p w:rsidR="00285219" w:rsidRPr="000464FC" w:rsidRDefault="00285219" w:rsidP="009379AE">
            <w:pPr>
              <w:spacing w:line="240" w:lineRule="auto"/>
              <w:jc w:val="left"/>
            </w:pPr>
          </w:p>
        </w:tc>
        <w:tc>
          <w:tcPr>
            <w:tcW w:w="483" w:type="dxa"/>
            <w:vAlign w:val="center"/>
          </w:tcPr>
          <w:p w:rsidR="00285219" w:rsidRPr="000464FC"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14" w:type="dxa"/>
            <w:vAlign w:val="center"/>
            <w:hideMark/>
          </w:tcPr>
          <w:p w:rsidR="00E912E9" w:rsidRPr="000464FC" w:rsidRDefault="009171BE" w:rsidP="009379AE">
            <w:pPr>
              <w:spacing w:line="240" w:lineRule="auto"/>
              <w:jc w:val="left"/>
            </w:pPr>
            <w:r w:rsidRPr="000464FC">
              <w:t xml:space="preserve">Exemplo de uma declaração de dependência no </w:t>
            </w:r>
            <w:proofErr w:type="gramStart"/>
            <w:r w:rsidRPr="000464FC">
              <w:t>pom.</w:t>
            </w:r>
            <w:proofErr w:type="gramEnd"/>
            <w:r w:rsidRPr="000464FC">
              <w:t>xml</w:t>
            </w:r>
            <w:r w:rsidR="0049564F">
              <w:t xml:space="preserve"> .............</w:t>
            </w:r>
          </w:p>
        </w:tc>
        <w:tc>
          <w:tcPr>
            <w:tcW w:w="483" w:type="dxa"/>
            <w:vAlign w:val="center"/>
            <w:hideMark/>
          </w:tcPr>
          <w:p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rsidTr="0049564F">
        <w:tc>
          <w:tcPr>
            <w:tcW w:w="1242" w:type="dxa"/>
            <w:vAlign w:val="center"/>
          </w:tcPr>
          <w:p w:rsidR="00285219" w:rsidRPr="000464FC" w:rsidRDefault="00285219" w:rsidP="009379AE">
            <w:pPr>
              <w:spacing w:line="240" w:lineRule="auto"/>
              <w:jc w:val="left"/>
              <w:rPr>
                <w:rFonts w:cs="Times New Roman"/>
                <w:szCs w:val="24"/>
              </w:rPr>
            </w:pPr>
          </w:p>
        </w:tc>
        <w:tc>
          <w:tcPr>
            <w:tcW w:w="7314" w:type="dxa"/>
            <w:vAlign w:val="center"/>
          </w:tcPr>
          <w:p w:rsidR="00285219" w:rsidRPr="000464FC" w:rsidRDefault="00285219" w:rsidP="009379AE">
            <w:pPr>
              <w:spacing w:line="240" w:lineRule="auto"/>
              <w:jc w:val="left"/>
            </w:pPr>
          </w:p>
        </w:tc>
        <w:tc>
          <w:tcPr>
            <w:tcW w:w="483" w:type="dxa"/>
            <w:vAlign w:val="center"/>
          </w:tcPr>
          <w:p w:rsidR="00285219" w:rsidRPr="000464FC"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6</w:t>
            </w:r>
          </w:p>
        </w:tc>
        <w:tc>
          <w:tcPr>
            <w:tcW w:w="7314" w:type="dxa"/>
            <w:vAlign w:val="center"/>
            <w:hideMark/>
          </w:tcPr>
          <w:p w:rsidR="00E912E9" w:rsidRDefault="000464FC" w:rsidP="009379AE">
            <w:pPr>
              <w:spacing w:line="240" w:lineRule="auto"/>
              <w:jc w:val="left"/>
              <w:rPr>
                <w:rFonts w:cs="Times New Roman"/>
                <w:szCs w:val="24"/>
              </w:rPr>
            </w:pPr>
            <w:r>
              <w:t xml:space="preserve">Reprodução de tela do </w:t>
            </w:r>
            <w:proofErr w:type="gramStart"/>
            <w:r>
              <w:t>IntelliJ</w:t>
            </w:r>
            <w:proofErr w:type="gramEnd"/>
            <w:r>
              <w:t xml:space="preserve"> Idea com o Scene  Builder</w:t>
            </w:r>
            <w:r w:rsidR="0049564F">
              <w:t xml:space="preserve"> ..............</w:t>
            </w:r>
          </w:p>
        </w:tc>
        <w:tc>
          <w:tcPr>
            <w:tcW w:w="483" w:type="dxa"/>
            <w:vAlign w:val="center"/>
            <w:hideMark/>
          </w:tcPr>
          <w:p w:rsidR="00E912E9" w:rsidRDefault="007B08F6" w:rsidP="009379AE">
            <w:pPr>
              <w:spacing w:line="240" w:lineRule="auto"/>
              <w:jc w:val="right"/>
              <w:rPr>
                <w:rFonts w:cs="Times New Roman"/>
                <w:szCs w:val="24"/>
              </w:rPr>
            </w:pPr>
            <w:r>
              <w:rPr>
                <w:rFonts w:cs="Times New Roman"/>
                <w:szCs w:val="24"/>
              </w:rPr>
              <w:t>38</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7</w:t>
            </w:r>
          </w:p>
        </w:tc>
        <w:tc>
          <w:tcPr>
            <w:tcW w:w="7314" w:type="dxa"/>
            <w:vAlign w:val="center"/>
            <w:hideMark/>
          </w:tcPr>
          <w:p w:rsidR="00E912E9" w:rsidRPr="00510923" w:rsidRDefault="00510923" w:rsidP="009379AE">
            <w:pPr>
              <w:spacing w:line="240" w:lineRule="auto"/>
              <w:jc w:val="left"/>
              <w:rPr>
                <w:rFonts w:cs="Times New Roman"/>
                <w:szCs w:val="24"/>
              </w:rPr>
            </w:pPr>
            <w:r>
              <w:t xml:space="preserve">Telas do Qlik </w:t>
            </w:r>
            <w:proofErr w:type="gramStart"/>
            <w:r>
              <w:t>Sense</w:t>
            </w:r>
            <w:r w:rsidR="0049564F">
              <w:t xml:space="preserve"> ...</w:t>
            </w:r>
            <w:proofErr w:type="gramEnd"/>
            <w:r w:rsidR="0049564F">
              <w:t>.....................................................................</w:t>
            </w:r>
          </w:p>
        </w:tc>
        <w:tc>
          <w:tcPr>
            <w:tcW w:w="483" w:type="dxa"/>
            <w:vAlign w:val="center"/>
            <w:hideMark/>
          </w:tcPr>
          <w:p w:rsidR="00E912E9" w:rsidRDefault="00F939C4" w:rsidP="009379AE">
            <w:pPr>
              <w:spacing w:line="240" w:lineRule="auto"/>
              <w:jc w:val="right"/>
              <w:rPr>
                <w:rFonts w:cs="Times New Roman"/>
                <w:szCs w:val="24"/>
              </w:rPr>
            </w:pPr>
            <w:r>
              <w:rPr>
                <w:rFonts w:cs="Times New Roman"/>
                <w:szCs w:val="24"/>
              </w:rPr>
              <w:t>40</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8</w:t>
            </w:r>
          </w:p>
        </w:tc>
        <w:tc>
          <w:tcPr>
            <w:tcW w:w="7314" w:type="dxa"/>
            <w:vAlign w:val="center"/>
            <w:hideMark/>
          </w:tcPr>
          <w:p w:rsidR="00E912E9" w:rsidRDefault="00CB53CA" w:rsidP="009379AE">
            <w:pPr>
              <w:spacing w:line="240" w:lineRule="auto"/>
              <w:rPr>
                <w:rFonts w:cs="Times New Roman"/>
                <w:szCs w:val="24"/>
              </w:rPr>
            </w:pPr>
            <w:proofErr w:type="gramStart"/>
            <w:r w:rsidRPr="008E5E5A">
              <w:t>reprodução</w:t>
            </w:r>
            <w:proofErr w:type="gramEnd"/>
            <w:r w:rsidRPr="008E5E5A">
              <w:t xml:space="preserve"> de tela do Tableau Desktop</w:t>
            </w:r>
            <w:r w:rsidR="0049564F">
              <w:t xml:space="preserve"> .........................................</w:t>
            </w:r>
          </w:p>
        </w:tc>
        <w:tc>
          <w:tcPr>
            <w:tcW w:w="483" w:type="dxa"/>
            <w:vAlign w:val="center"/>
            <w:hideMark/>
          </w:tcPr>
          <w:p w:rsidR="00E912E9" w:rsidRDefault="007B08F6" w:rsidP="009379AE">
            <w:pPr>
              <w:spacing w:line="240" w:lineRule="auto"/>
              <w:jc w:val="right"/>
              <w:rPr>
                <w:rFonts w:cs="Times New Roman"/>
                <w:szCs w:val="24"/>
              </w:rPr>
            </w:pPr>
            <w:r>
              <w:rPr>
                <w:rFonts w:cs="Times New Roman"/>
                <w:szCs w:val="24"/>
              </w:rPr>
              <w:t>41</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Pr="008E5E5A"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9</w:t>
            </w:r>
          </w:p>
        </w:tc>
        <w:tc>
          <w:tcPr>
            <w:tcW w:w="7314" w:type="dxa"/>
            <w:vAlign w:val="center"/>
            <w:hideMark/>
          </w:tcPr>
          <w:p w:rsidR="00E912E9" w:rsidRDefault="00CB53CA" w:rsidP="009379AE">
            <w:pPr>
              <w:spacing w:line="240" w:lineRule="auto"/>
              <w:rPr>
                <w:rFonts w:cs="Times New Roman"/>
                <w:szCs w:val="24"/>
              </w:rPr>
            </w:pPr>
            <w:r w:rsidRPr="00F5686A">
              <w:t xml:space="preserve">Reprodução de tela do Microsoft Power BI </w:t>
            </w:r>
            <w:proofErr w:type="gramStart"/>
            <w:r w:rsidRPr="00F5686A">
              <w:t>Desktop</w:t>
            </w:r>
            <w:r w:rsidR="0049564F">
              <w:t xml:space="preserve"> ...</w:t>
            </w:r>
            <w:proofErr w:type="gramEnd"/>
            <w:r w:rsidR="0049564F">
              <w:t>...................</w:t>
            </w:r>
          </w:p>
        </w:tc>
        <w:tc>
          <w:tcPr>
            <w:tcW w:w="483" w:type="dxa"/>
            <w:vAlign w:val="center"/>
            <w:hideMark/>
          </w:tcPr>
          <w:p w:rsidR="00E912E9" w:rsidRDefault="007B08F6" w:rsidP="009379AE">
            <w:pPr>
              <w:spacing w:line="240" w:lineRule="auto"/>
              <w:jc w:val="right"/>
              <w:rPr>
                <w:rFonts w:cs="Times New Roman"/>
                <w:szCs w:val="24"/>
              </w:rPr>
            </w:pPr>
            <w:r>
              <w:rPr>
                <w:rFonts w:cs="Times New Roman"/>
                <w:szCs w:val="24"/>
              </w:rPr>
              <w:t>42</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Pr="00F5686A"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0</w:t>
            </w:r>
          </w:p>
        </w:tc>
        <w:tc>
          <w:tcPr>
            <w:tcW w:w="7314" w:type="dxa"/>
            <w:vAlign w:val="center"/>
            <w:hideMark/>
          </w:tcPr>
          <w:p w:rsidR="00E912E9" w:rsidRDefault="00BA2903" w:rsidP="009A6349">
            <w:pPr>
              <w:spacing w:line="240" w:lineRule="auto"/>
              <w:rPr>
                <w:rFonts w:cs="Times New Roman"/>
                <w:szCs w:val="24"/>
              </w:rPr>
            </w:pPr>
            <w:r w:rsidRPr="00F740CE">
              <w:t xml:space="preserve">Passos do </w:t>
            </w:r>
            <w:proofErr w:type="spellStart"/>
            <w:proofErr w:type="gramStart"/>
            <w:r w:rsidRPr="00F740CE">
              <w:t>Dash</w:t>
            </w:r>
            <w:r w:rsidR="009A6349">
              <w:t>G</w:t>
            </w:r>
            <w:r w:rsidRPr="00F740CE">
              <w:t>en</w:t>
            </w:r>
            <w:proofErr w:type="spellEnd"/>
            <w:proofErr w:type="gramEnd"/>
            <w:r w:rsidR="0049564F">
              <w:t xml:space="preserve"> .........................................................................</w:t>
            </w:r>
          </w:p>
        </w:tc>
        <w:tc>
          <w:tcPr>
            <w:tcW w:w="483" w:type="dxa"/>
            <w:vAlign w:val="center"/>
            <w:hideMark/>
          </w:tcPr>
          <w:p w:rsidR="00E912E9" w:rsidRDefault="00FB1947" w:rsidP="009379AE">
            <w:pPr>
              <w:spacing w:line="240" w:lineRule="auto"/>
              <w:jc w:val="right"/>
              <w:rPr>
                <w:rFonts w:cs="Times New Roman"/>
                <w:szCs w:val="24"/>
              </w:rPr>
            </w:pPr>
            <w:r>
              <w:rPr>
                <w:rFonts w:cs="Times New Roman"/>
                <w:szCs w:val="24"/>
              </w:rPr>
              <w:t>44</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Pr="00F740CE"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1</w:t>
            </w:r>
          </w:p>
        </w:tc>
        <w:tc>
          <w:tcPr>
            <w:tcW w:w="7314" w:type="dxa"/>
            <w:vAlign w:val="center"/>
            <w:hideMark/>
          </w:tcPr>
          <w:p w:rsidR="00E912E9" w:rsidRPr="0029315C" w:rsidRDefault="00CA2715" w:rsidP="009379AE">
            <w:pPr>
              <w:spacing w:line="240" w:lineRule="auto"/>
              <w:rPr>
                <w:rFonts w:cs="Times New Roman"/>
                <w:szCs w:val="24"/>
              </w:rPr>
            </w:pPr>
            <w:r>
              <w:t xml:space="preserve">Diagrama de caso de uso </w:t>
            </w:r>
            <w:proofErr w:type="gramStart"/>
            <w:r>
              <w:t>UC01</w:t>
            </w:r>
            <w:r w:rsidR="0049564F">
              <w:t xml:space="preserve"> ...</w:t>
            </w:r>
            <w:proofErr w:type="gramEnd"/>
            <w:r w:rsidR="0049564F">
              <w:t>...................................................</w:t>
            </w:r>
          </w:p>
        </w:tc>
        <w:tc>
          <w:tcPr>
            <w:tcW w:w="483" w:type="dxa"/>
            <w:vAlign w:val="center"/>
            <w:hideMark/>
          </w:tcPr>
          <w:p w:rsidR="00E912E9" w:rsidRDefault="007B08F6" w:rsidP="00FB1947">
            <w:pPr>
              <w:spacing w:line="240" w:lineRule="auto"/>
              <w:jc w:val="right"/>
              <w:rPr>
                <w:rFonts w:cs="Times New Roman"/>
                <w:szCs w:val="24"/>
              </w:rPr>
            </w:pPr>
            <w:r>
              <w:rPr>
                <w:rFonts w:cs="Times New Roman"/>
                <w:szCs w:val="24"/>
              </w:rPr>
              <w:t>4</w:t>
            </w:r>
            <w:r w:rsidR="00FB1947">
              <w:rPr>
                <w:rFonts w:cs="Times New Roman"/>
                <w:szCs w:val="24"/>
              </w:rPr>
              <w:t>6</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E912E9" w:rsidTr="0049564F">
        <w:tc>
          <w:tcPr>
            <w:tcW w:w="1242" w:type="dxa"/>
            <w:vAlign w:val="center"/>
            <w:hideMark/>
          </w:tcPr>
          <w:p w:rsidR="00E912E9" w:rsidRDefault="00E912E9" w:rsidP="009379AE">
            <w:pPr>
              <w:spacing w:line="240" w:lineRule="auto"/>
              <w:jc w:val="left"/>
              <w:rPr>
                <w:rFonts w:cs="Times New Roman"/>
                <w:szCs w:val="24"/>
              </w:rPr>
            </w:pPr>
            <w:r>
              <w:rPr>
                <w:rFonts w:cs="Times New Roman"/>
                <w:szCs w:val="24"/>
              </w:rPr>
              <w:t>Figura 12</w:t>
            </w:r>
          </w:p>
        </w:tc>
        <w:tc>
          <w:tcPr>
            <w:tcW w:w="7314" w:type="dxa"/>
            <w:vAlign w:val="center"/>
            <w:hideMark/>
          </w:tcPr>
          <w:p w:rsidR="00E912E9" w:rsidRDefault="002E6685" w:rsidP="009379AE">
            <w:pPr>
              <w:spacing w:line="240" w:lineRule="auto"/>
              <w:rPr>
                <w:rFonts w:cs="Times New Roman"/>
                <w:szCs w:val="24"/>
              </w:rPr>
            </w:pPr>
            <w:r>
              <w:t xml:space="preserve">Diagrama de classes de análise do </w:t>
            </w:r>
            <w:proofErr w:type="gramStart"/>
            <w:r>
              <w:t>DashGen</w:t>
            </w:r>
            <w:proofErr w:type="gramEnd"/>
            <w:r w:rsidR="0049564F">
              <w:t xml:space="preserve"> .................................</w:t>
            </w:r>
          </w:p>
        </w:tc>
        <w:tc>
          <w:tcPr>
            <w:tcW w:w="483" w:type="dxa"/>
            <w:vAlign w:val="center"/>
            <w:hideMark/>
          </w:tcPr>
          <w:p w:rsidR="00E912E9" w:rsidRDefault="007B08F6" w:rsidP="00A5612D">
            <w:pPr>
              <w:spacing w:line="240" w:lineRule="auto"/>
              <w:jc w:val="right"/>
              <w:rPr>
                <w:rFonts w:cs="Times New Roman"/>
                <w:szCs w:val="24"/>
              </w:rPr>
            </w:pPr>
            <w:r>
              <w:rPr>
                <w:rFonts w:cs="Times New Roman"/>
                <w:szCs w:val="24"/>
              </w:rPr>
              <w:t>4</w:t>
            </w:r>
            <w:r w:rsidR="00A5612D">
              <w:rPr>
                <w:rFonts w:cs="Times New Roman"/>
                <w:szCs w:val="24"/>
              </w:rPr>
              <w:t>8</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B75A21" w:rsidTr="0049564F">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3</w:t>
            </w:r>
          </w:p>
        </w:tc>
        <w:tc>
          <w:tcPr>
            <w:tcW w:w="7314" w:type="dxa"/>
            <w:vAlign w:val="center"/>
          </w:tcPr>
          <w:p w:rsidR="00B75A21" w:rsidRPr="00242DDA" w:rsidRDefault="00242DDA" w:rsidP="009379AE">
            <w:pPr>
              <w:spacing w:line="240" w:lineRule="auto"/>
            </w:pPr>
            <w:r>
              <w:t xml:space="preserve">Diagrama de Classes de Implementação </w:t>
            </w:r>
            <w:proofErr w:type="gramStart"/>
            <w:r>
              <w:t>DashGen</w:t>
            </w:r>
            <w:proofErr w:type="gramEnd"/>
            <w:r w:rsidR="0049564F">
              <w:t xml:space="preserve"> ........................</w:t>
            </w:r>
          </w:p>
        </w:tc>
        <w:tc>
          <w:tcPr>
            <w:tcW w:w="483" w:type="dxa"/>
            <w:vAlign w:val="center"/>
          </w:tcPr>
          <w:p w:rsidR="00B75A21" w:rsidRDefault="007B08F6" w:rsidP="00A5612D">
            <w:pPr>
              <w:spacing w:line="240" w:lineRule="auto"/>
              <w:jc w:val="right"/>
              <w:rPr>
                <w:rFonts w:cs="Times New Roman"/>
                <w:szCs w:val="24"/>
              </w:rPr>
            </w:pPr>
            <w:r>
              <w:rPr>
                <w:rFonts w:cs="Times New Roman"/>
                <w:szCs w:val="24"/>
              </w:rPr>
              <w:t>4</w:t>
            </w:r>
            <w:r w:rsidR="00A5612D">
              <w:rPr>
                <w:rFonts w:cs="Times New Roman"/>
                <w:szCs w:val="24"/>
              </w:rPr>
              <w:t>9</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B75A21" w:rsidTr="0049564F">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4</w:t>
            </w:r>
          </w:p>
        </w:tc>
        <w:tc>
          <w:tcPr>
            <w:tcW w:w="7314" w:type="dxa"/>
            <w:vAlign w:val="center"/>
            <w:hideMark/>
          </w:tcPr>
          <w:p w:rsidR="00B75A21" w:rsidRDefault="00B75A21" w:rsidP="009379AE">
            <w:pPr>
              <w:spacing w:line="240" w:lineRule="auto"/>
              <w:jc w:val="left"/>
              <w:rPr>
                <w:rFonts w:cs="Times New Roman"/>
                <w:szCs w:val="24"/>
              </w:rPr>
            </w:pPr>
            <w:r>
              <w:rPr>
                <w:rFonts w:cs="Times New Roman"/>
                <w:szCs w:val="24"/>
              </w:rPr>
              <w:t xml:space="preserve">Diagrama de Sequência Global do </w:t>
            </w:r>
            <w:proofErr w:type="gramStart"/>
            <w:r>
              <w:rPr>
                <w:rFonts w:cs="Times New Roman"/>
                <w:szCs w:val="24"/>
              </w:rPr>
              <w:t>DashGen</w:t>
            </w:r>
            <w:proofErr w:type="gramEnd"/>
            <w:r w:rsidR="00E82C71">
              <w:rPr>
                <w:rFonts w:cs="Times New Roman"/>
                <w:szCs w:val="24"/>
              </w:rPr>
              <w:t xml:space="preserve"> ..................................</w:t>
            </w:r>
          </w:p>
        </w:tc>
        <w:tc>
          <w:tcPr>
            <w:tcW w:w="483" w:type="dxa"/>
            <w:vAlign w:val="center"/>
            <w:hideMark/>
          </w:tcPr>
          <w:p w:rsidR="00B75A21" w:rsidRDefault="00A5612D" w:rsidP="009379AE">
            <w:pPr>
              <w:spacing w:line="240" w:lineRule="auto"/>
              <w:jc w:val="right"/>
              <w:rPr>
                <w:rFonts w:cs="Times New Roman"/>
                <w:szCs w:val="24"/>
              </w:rPr>
            </w:pPr>
            <w:r>
              <w:rPr>
                <w:rFonts w:cs="Times New Roman"/>
                <w:szCs w:val="24"/>
              </w:rPr>
              <w:t>50</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B75A21" w:rsidTr="0049564F">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5</w:t>
            </w:r>
          </w:p>
        </w:tc>
        <w:tc>
          <w:tcPr>
            <w:tcW w:w="7314" w:type="dxa"/>
            <w:vAlign w:val="center"/>
            <w:hideMark/>
          </w:tcPr>
          <w:p w:rsidR="00B75A21" w:rsidRDefault="00B75A21" w:rsidP="009379AE">
            <w:pPr>
              <w:spacing w:line="240" w:lineRule="auto"/>
              <w:jc w:val="left"/>
              <w:rPr>
                <w:rFonts w:cs="Times New Roman"/>
                <w:szCs w:val="24"/>
              </w:rPr>
            </w:pPr>
            <w:r>
              <w:rPr>
                <w:rFonts w:cs="Times New Roman"/>
                <w:szCs w:val="24"/>
              </w:rPr>
              <w:t xml:space="preserve">Diagrama de sequencia da geração do </w:t>
            </w:r>
            <w:proofErr w:type="gramStart"/>
            <w:r>
              <w:rPr>
                <w:rFonts w:cs="Times New Roman"/>
                <w:szCs w:val="24"/>
              </w:rPr>
              <w:t>Dashboard</w:t>
            </w:r>
            <w:r w:rsidR="00E82C71">
              <w:rPr>
                <w:rFonts w:cs="Times New Roman"/>
                <w:szCs w:val="24"/>
              </w:rPr>
              <w:t xml:space="preserve"> ...</w:t>
            </w:r>
            <w:proofErr w:type="gramEnd"/>
            <w:r w:rsidR="00E82C71">
              <w:rPr>
                <w:rFonts w:cs="Times New Roman"/>
                <w:szCs w:val="24"/>
              </w:rPr>
              <w:t>.....................</w:t>
            </w:r>
          </w:p>
        </w:tc>
        <w:tc>
          <w:tcPr>
            <w:tcW w:w="483" w:type="dxa"/>
            <w:vAlign w:val="center"/>
            <w:hideMark/>
          </w:tcPr>
          <w:p w:rsidR="00B75A21" w:rsidRDefault="00A5612D" w:rsidP="00A14DEE">
            <w:pPr>
              <w:spacing w:line="240" w:lineRule="auto"/>
              <w:jc w:val="right"/>
              <w:rPr>
                <w:rFonts w:cs="Times New Roman"/>
                <w:szCs w:val="24"/>
              </w:rPr>
            </w:pPr>
            <w:r>
              <w:rPr>
                <w:rFonts w:cs="Times New Roman"/>
                <w:szCs w:val="24"/>
              </w:rPr>
              <w:t>51</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B75A21" w:rsidTr="0049564F">
        <w:trPr>
          <w:trHeight w:val="342"/>
        </w:trPr>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6</w:t>
            </w:r>
          </w:p>
        </w:tc>
        <w:tc>
          <w:tcPr>
            <w:tcW w:w="7314" w:type="dxa"/>
            <w:vAlign w:val="center"/>
            <w:hideMark/>
          </w:tcPr>
          <w:p w:rsidR="00B75A21" w:rsidRDefault="00B75A21" w:rsidP="009379AE">
            <w:pPr>
              <w:spacing w:line="240" w:lineRule="auto"/>
              <w:jc w:val="left"/>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r w:rsidR="00E82C71">
              <w:rPr>
                <w:rFonts w:cs="Times New Roman"/>
                <w:szCs w:val="24"/>
              </w:rPr>
              <w:t xml:space="preserve"> .....................................</w:t>
            </w:r>
          </w:p>
        </w:tc>
        <w:tc>
          <w:tcPr>
            <w:tcW w:w="483" w:type="dxa"/>
            <w:vAlign w:val="center"/>
            <w:hideMark/>
          </w:tcPr>
          <w:p w:rsidR="00B75A21" w:rsidRDefault="00A5612D" w:rsidP="00A107DE">
            <w:pPr>
              <w:spacing w:line="240" w:lineRule="auto"/>
              <w:jc w:val="right"/>
              <w:rPr>
                <w:rFonts w:cs="Times New Roman"/>
                <w:szCs w:val="24"/>
              </w:rPr>
            </w:pPr>
            <w:r>
              <w:rPr>
                <w:rFonts w:cs="Times New Roman"/>
                <w:szCs w:val="24"/>
              </w:rPr>
              <w:t>52</w:t>
            </w:r>
          </w:p>
        </w:tc>
      </w:tr>
      <w:tr w:rsidR="00285219" w:rsidTr="0049564F">
        <w:trPr>
          <w:trHeight w:val="34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B75A21" w:rsidTr="0049564F">
        <w:tc>
          <w:tcPr>
            <w:tcW w:w="1242" w:type="dxa"/>
            <w:vAlign w:val="center"/>
          </w:tcPr>
          <w:p w:rsidR="00B75A21" w:rsidRDefault="00B75A21" w:rsidP="009379AE">
            <w:pPr>
              <w:spacing w:line="240" w:lineRule="auto"/>
              <w:jc w:val="left"/>
              <w:rPr>
                <w:rFonts w:cs="Times New Roman"/>
                <w:szCs w:val="24"/>
              </w:rPr>
            </w:pPr>
            <w:r>
              <w:rPr>
                <w:rFonts w:cs="Times New Roman"/>
                <w:szCs w:val="24"/>
              </w:rPr>
              <w:t>Figura 17</w:t>
            </w:r>
          </w:p>
        </w:tc>
        <w:tc>
          <w:tcPr>
            <w:tcW w:w="7314" w:type="dxa"/>
            <w:vAlign w:val="center"/>
            <w:hideMark/>
          </w:tcPr>
          <w:p w:rsidR="00B75A21" w:rsidRDefault="00404DAE" w:rsidP="009379AE">
            <w:pPr>
              <w:spacing w:line="240" w:lineRule="auto"/>
              <w:rPr>
                <w:rFonts w:cs="Times New Roman"/>
                <w:szCs w:val="24"/>
              </w:rPr>
            </w:pPr>
            <w:r w:rsidRPr="00667087">
              <w:t xml:space="preserve">Código fonte dos métodos </w:t>
            </w:r>
            <w:proofErr w:type="gramStart"/>
            <w:r w:rsidRPr="00667087">
              <w:t>SelectCSV</w:t>
            </w:r>
            <w:proofErr w:type="gramEnd"/>
            <w:r w:rsidRPr="00667087">
              <w:t>() e SelectDestFolder()</w:t>
            </w:r>
            <w:r w:rsidR="00E82C71">
              <w:t xml:space="preserve"> ........</w:t>
            </w:r>
          </w:p>
        </w:tc>
        <w:tc>
          <w:tcPr>
            <w:tcW w:w="483" w:type="dxa"/>
            <w:vAlign w:val="center"/>
            <w:hideMark/>
          </w:tcPr>
          <w:p w:rsidR="00B75A21"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Pr="00667087"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502CC7" w:rsidTr="0049564F">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8</w:t>
            </w:r>
          </w:p>
        </w:tc>
        <w:tc>
          <w:tcPr>
            <w:tcW w:w="7314" w:type="dxa"/>
            <w:vAlign w:val="center"/>
          </w:tcPr>
          <w:p w:rsidR="00502CC7" w:rsidRDefault="00251A43" w:rsidP="009379AE">
            <w:pPr>
              <w:spacing w:line="240" w:lineRule="auto"/>
              <w:rPr>
                <w:rFonts w:cs="Times New Roman"/>
                <w:szCs w:val="24"/>
              </w:rPr>
            </w:pPr>
            <w:r w:rsidRPr="00527285">
              <w:t xml:space="preserve">Reprodução da tela de seleção do arquivo </w:t>
            </w:r>
            <w:proofErr w:type="gramStart"/>
            <w:r w:rsidRPr="00527285">
              <w:t>CSV</w:t>
            </w:r>
            <w:r w:rsidR="00E82C71">
              <w:t xml:space="preserve"> ...</w:t>
            </w:r>
            <w:proofErr w:type="gramEnd"/>
            <w:r w:rsidR="00E82C71">
              <w:t>..........................</w:t>
            </w:r>
          </w:p>
        </w:tc>
        <w:tc>
          <w:tcPr>
            <w:tcW w:w="483" w:type="dxa"/>
            <w:vAlign w:val="center"/>
          </w:tcPr>
          <w:p w:rsidR="00502CC7" w:rsidRDefault="00C501A5" w:rsidP="00A5612D">
            <w:pPr>
              <w:spacing w:line="240" w:lineRule="auto"/>
              <w:jc w:val="right"/>
              <w:rPr>
                <w:rFonts w:cs="Times New Roman"/>
                <w:szCs w:val="24"/>
              </w:rPr>
            </w:pPr>
            <w:r>
              <w:rPr>
                <w:rFonts w:cs="Times New Roman"/>
                <w:szCs w:val="24"/>
              </w:rPr>
              <w:t>5</w:t>
            </w:r>
            <w:r w:rsidR="00A5612D">
              <w:rPr>
                <w:rFonts w:cs="Times New Roman"/>
                <w:szCs w:val="24"/>
              </w:rPr>
              <w:t>3</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Pr="00527285"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502CC7" w:rsidTr="0049564F">
        <w:tc>
          <w:tcPr>
            <w:tcW w:w="1242" w:type="dxa"/>
            <w:vAlign w:val="center"/>
          </w:tcPr>
          <w:p w:rsidR="00502CC7" w:rsidRDefault="00502CC7" w:rsidP="009379AE">
            <w:pPr>
              <w:spacing w:line="240" w:lineRule="auto"/>
              <w:jc w:val="left"/>
              <w:rPr>
                <w:rFonts w:cs="Times New Roman"/>
                <w:szCs w:val="24"/>
              </w:rPr>
            </w:pPr>
            <w:r>
              <w:rPr>
                <w:rFonts w:cs="Times New Roman"/>
                <w:szCs w:val="24"/>
              </w:rPr>
              <w:t>Figura 19</w:t>
            </w:r>
          </w:p>
        </w:tc>
        <w:tc>
          <w:tcPr>
            <w:tcW w:w="7314" w:type="dxa"/>
            <w:vAlign w:val="center"/>
            <w:hideMark/>
          </w:tcPr>
          <w:p w:rsidR="00502CC7" w:rsidRDefault="00502CC7" w:rsidP="009379AE">
            <w:pPr>
              <w:spacing w:line="240" w:lineRule="auto"/>
              <w:jc w:val="left"/>
              <w:rPr>
                <w:rFonts w:cs="Times New Roman"/>
                <w:szCs w:val="24"/>
              </w:rPr>
            </w:pPr>
            <w:r>
              <w:rPr>
                <w:rFonts w:cs="Times New Roman"/>
                <w:szCs w:val="24"/>
              </w:rPr>
              <w:t xml:space="preserve">Reprodução da janela de seleção de diretório de </w:t>
            </w:r>
            <w:proofErr w:type="gramStart"/>
            <w:r>
              <w:rPr>
                <w:rFonts w:cs="Times New Roman"/>
                <w:szCs w:val="24"/>
              </w:rPr>
              <w:t>destino</w:t>
            </w:r>
            <w:r w:rsidR="00E82C71">
              <w:rPr>
                <w:rFonts w:cs="Times New Roman"/>
                <w:szCs w:val="24"/>
              </w:rPr>
              <w:t xml:space="preserve"> ...</w:t>
            </w:r>
            <w:proofErr w:type="gramEnd"/>
            <w:r w:rsidR="00E82C71">
              <w:rPr>
                <w:rFonts w:cs="Times New Roman"/>
                <w:szCs w:val="24"/>
              </w:rPr>
              <w:t>............</w:t>
            </w:r>
          </w:p>
        </w:tc>
        <w:tc>
          <w:tcPr>
            <w:tcW w:w="483" w:type="dxa"/>
            <w:vAlign w:val="center"/>
            <w:hideMark/>
          </w:tcPr>
          <w:p w:rsidR="00502CC7" w:rsidRDefault="0032212E" w:rsidP="00A5612D">
            <w:pPr>
              <w:spacing w:line="240" w:lineRule="auto"/>
              <w:jc w:val="right"/>
              <w:rPr>
                <w:rFonts w:cs="Times New Roman"/>
                <w:szCs w:val="24"/>
              </w:rPr>
            </w:pPr>
            <w:r>
              <w:rPr>
                <w:rFonts w:cs="Times New Roman"/>
                <w:szCs w:val="24"/>
              </w:rPr>
              <w:t>5</w:t>
            </w:r>
            <w:r w:rsidR="00A5612D">
              <w:rPr>
                <w:rFonts w:cs="Times New Roman"/>
                <w:szCs w:val="24"/>
              </w:rPr>
              <w:t>4</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0</w:t>
            </w:r>
          </w:p>
        </w:tc>
        <w:tc>
          <w:tcPr>
            <w:tcW w:w="7314" w:type="dxa"/>
            <w:vAlign w:val="center"/>
            <w:hideMark/>
          </w:tcPr>
          <w:p w:rsidR="00502CC7" w:rsidRDefault="00502CC7" w:rsidP="009379AE">
            <w:pPr>
              <w:spacing w:line="240" w:lineRule="auto"/>
              <w:jc w:val="left"/>
              <w:rPr>
                <w:rFonts w:cs="Times New Roman"/>
                <w:szCs w:val="24"/>
              </w:rPr>
            </w:pPr>
            <w:r>
              <w:rPr>
                <w:rFonts w:cs="Times New Roman"/>
                <w:szCs w:val="24"/>
              </w:rPr>
              <w:t xml:space="preserve">Código fonte do método </w:t>
            </w:r>
            <w:proofErr w:type="spellStart"/>
            <w:proofErr w:type="gramStart"/>
            <w:r>
              <w:rPr>
                <w:rFonts w:cs="Times New Roman"/>
                <w:szCs w:val="24"/>
              </w:rPr>
              <w:t>setDataset</w:t>
            </w:r>
            <w:proofErr w:type="spellEnd"/>
            <w:proofErr w:type="gramEnd"/>
            <w:r>
              <w:rPr>
                <w:rFonts w:cs="Times New Roman"/>
                <w:szCs w:val="24"/>
              </w:rPr>
              <w:t>()</w:t>
            </w:r>
            <w:r w:rsidR="00E82C71">
              <w:rPr>
                <w:rFonts w:cs="Times New Roman"/>
                <w:szCs w:val="24"/>
              </w:rPr>
              <w:t xml:space="preserve"> ..............................................</w:t>
            </w:r>
          </w:p>
        </w:tc>
        <w:tc>
          <w:tcPr>
            <w:tcW w:w="483"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1</w:t>
            </w:r>
          </w:p>
        </w:tc>
        <w:tc>
          <w:tcPr>
            <w:tcW w:w="7314" w:type="dxa"/>
            <w:vAlign w:val="center"/>
            <w:hideMark/>
          </w:tcPr>
          <w:p w:rsidR="00502CC7" w:rsidRDefault="00502CC7" w:rsidP="009379AE">
            <w:pPr>
              <w:spacing w:line="240" w:lineRule="auto"/>
              <w:jc w:val="left"/>
              <w:rPr>
                <w:rFonts w:cs="Times New Roman"/>
                <w:szCs w:val="24"/>
              </w:rPr>
            </w:pPr>
            <w:proofErr w:type="gramStart"/>
            <w:r>
              <w:rPr>
                <w:rFonts w:cs="Times New Roman"/>
                <w:szCs w:val="24"/>
              </w:rPr>
              <w:t>código</w:t>
            </w:r>
            <w:proofErr w:type="gramEnd"/>
            <w:r>
              <w:rPr>
                <w:rFonts w:cs="Times New Roman"/>
                <w:szCs w:val="24"/>
              </w:rPr>
              <w:t xml:space="preserve">  fonte do método </w:t>
            </w:r>
            <w:proofErr w:type="spellStart"/>
            <w:r>
              <w:rPr>
                <w:rFonts w:cs="Times New Roman"/>
                <w:szCs w:val="24"/>
              </w:rPr>
              <w:t>addGrafico</w:t>
            </w:r>
            <w:proofErr w:type="spellEnd"/>
            <w:r>
              <w:rPr>
                <w:rFonts w:cs="Times New Roman"/>
                <w:szCs w:val="24"/>
              </w:rPr>
              <w:t>()</w:t>
            </w:r>
            <w:r w:rsidR="00E82C71">
              <w:rPr>
                <w:rFonts w:cs="Times New Roman"/>
                <w:szCs w:val="24"/>
              </w:rPr>
              <w:t xml:space="preserve"> .............................................</w:t>
            </w:r>
          </w:p>
        </w:tc>
        <w:tc>
          <w:tcPr>
            <w:tcW w:w="483"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5</w:t>
            </w:r>
          </w:p>
        </w:tc>
      </w:tr>
      <w:tr w:rsidR="00285219" w:rsidTr="0049564F">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2</w:t>
            </w:r>
          </w:p>
        </w:tc>
        <w:tc>
          <w:tcPr>
            <w:tcW w:w="7314" w:type="dxa"/>
            <w:vAlign w:val="center"/>
            <w:hideMark/>
          </w:tcPr>
          <w:p w:rsidR="00502CC7" w:rsidRDefault="00502CC7" w:rsidP="00BA2695">
            <w:pPr>
              <w:spacing w:line="240" w:lineRule="auto"/>
              <w:ind w:right="-24"/>
              <w:jc w:val="left"/>
              <w:rPr>
                <w:rFonts w:cs="Times New Roman"/>
                <w:szCs w:val="24"/>
              </w:rPr>
            </w:pPr>
            <w:r>
              <w:rPr>
                <w:rFonts w:cs="Times New Roman"/>
                <w:szCs w:val="24"/>
              </w:rPr>
              <w:t xml:space="preserve">Código fonte do método </w:t>
            </w:r>
            <w:proofErr w:type="spellStart"/>
            <w:proofErr w:type="gramStart"/>
            <w:r>
              <w:rPr>
                <w:rFonts w:cs="Times New Roman"/>
                <w:szCs w:val="24"/>
              </w:rPr>
              <w:t>endDashboard</w:t>
            </w:r>
            <w:proofErr w:type="spellEnd"/>
            <w:proofErr w:type="gramEnd"/>
            <w:r>
              <w:rPr>
                <w:rFonts w:cs="Times New Roman"/>
                <w:szCs w:val="24"/>
              </w:rPr>
              <w:t xml:space="preserve">() e </w:t>
            </w:r>
            <w:r w:rsidR="00BA2695">
              <w:rPr>
                <w:rFonts w:cs="Times New Roman"/>
                <w:szCs w:val="24"/>
              </w:rPr>
              <w:t xml:space="preserve"> </w:t>
            </w:r>
            <w:r>
              <w:rPr>
                <w:rFonts w:cs="Times New Roman"/>
                <w:szCs w:val="24"/>
              </w:rPr>
              <w:t>suas dependências</w:t>
            </w:r>
            <w:r w:rsidR="00E82C71">
              <w:rPr>
                <w:rFonts w:cs="Times New Roman"/>
                <w:szCs w:val="24"/>
              </w:rPr>
              <w:t xml:space="preserve"> </w:t>
            </w:r>
            <w:r w:rsidR="00BA2695">
              <w:rPr>
                <w:rFonts w:cs="Times New Roman"/>
                <w:szCs w:val="24"/>
              </w:rPr>
              <w:t>..</w:t>
            </w:r>
            <w:r w:rsidR="00E82C71">
              <w:rPr>
                <w:rFonts w:cs="Times New Roman"/>
                <w:szCs w:val="24"/>
              </w:rPr>
              <w:t>.</w:t>
            </w:r>
            <w:r w:rsidR="00BA2695">
              <w:rPr>
                <w:rFonts w:cs="Times New Roman"/>
                <w:szCs w:val="24"/>
              </w:rPr>
              <w:t>.</w:t>
            </w:r>
          </w:p>
        </w:tc>
        <w:tc>
          <w:tcPr>
            <w:tcW w:w="483" w:type="dxa"/>
            <w:vAlign w:val="center"/>
          </w:tcPr>
          <w:p w:rsidR="00502CC7" w:rsidRDefault="007B08F6" w:rsidP="00A5612D">
            <w:pPr>
              <w:spacing w:line="240" w:lineRule="auto"/>
              <w:jc w:val="right"/>
              <w:rPr>
                <w:rFonts w:cs="Times New Roman"/>
                <w:szCs w:val="24"/>
              </w:rPr>
            </w:pPr>
            <w:r>
              <w:rPr>
                <w:rFonts w:cs="Times New Roman"/>
                <w:szCs w:val="24"/>
              </w:rPr>
              <w:t>5</w:t>
            </w:r>
            <w:r w:rsidR="00A5612D">
              <w:rPr>
                <w:rFonts w:cs="Times New Roman"/>
                <w:szCs w:val="24"/>
              </w:rPr>
              <w:t>6</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3</w:t>
            </w:r>
          </w:p>
        </w:tc>
        <w:tc>
          <w:tcPr>
            <w:tcW w:w="7314" w:type="dxa"/>
            <w:vAlign w:val="center"/>
            <w:hideMark/>
          </w:tcPr>
          <w:p w:rsidR="00502CC7" w:rsidRDefault="00502CC7" w:rsidP="009379AE">
            <w:pPr>
              <w:spacing w:line="240" w:lineRule="auto"/>
              <w:jc w:val="left"/>
              <w:rPr>
                <w:rFonts w:cs="Times New Roman"/>
                <w:szCs w:val="24"/>
              </w:rPr>
            </w:pPr>
            <w:r>
              <w:rPr>
                <w:rFonts w:cs="Times New Roman"/>
                <w:szCs w:val="24"/>
              </w:rPr>
              <w:t xml:space="preserve">Código fonte dos métodos </w:t>
            </w:r>
            <w:proofErr w:type="gramStart"/>
            <w:r>
              <w:rPr>
                <w:rFonts w:cs="Times New Roman"/>
                <w:szCs w:val="24"/>
              </w:rPr>
              <w:t>isNumeric</w:t>
            </w:r>
            <w:proofErr w:type="gramEnd"/>
            <w:r>
              <w:rPr>
                <w:rFonts w:cs="Times New Roman"/>
                <w:szCs w:val="24"/>
              </w:rPr>
              <w:t>() e columnDiscoverType()</w:t>
            </w:r>
            <w:r w:rsidR="00E82C71">
              <w:rPr>
                <w:rFonts w:cs="Times New Roman"/>
                <w:szCs w:val="24"/>
              </w:rPr>
              <w:t xml:space="preserve"> ....</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7</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4</w:t>
            </w:r>
          </w:p>
        </w:tc>
        <w:tc>
          <w:tcPr>
            <w:tcW w:w="7314" w:type="dxa"/>
            <w:vAlign w:val="center"/>
            <w:hideMark/>
          </w:tcPr>
          <w:p w:rsidR="00502CC7" w:rsidRDefault="007D1D59" w:rsidP="009379AE">
            <w:pPr>
              <w:spacing w:line="240" w:lineRule="auto"/>
              <w:rPr>
                <w:rFonts w:cs="Times New Roman"/>
                <w:szCs w:val="24"/>
              </w:rPr>
            </w:pPr>
            <w:r>
              <w:t xml:space="preserve">Código fonte dos métodos da classe </w:t>
            </w:r>
            <w:proofErr w:type="gramStart"/>
            <w:r>
              <w:t>Gerador</w:t>
            </w:r>
            <w:r w:rsidR="00BA2695">
              <w:t xml:space="preserve"> ...</w:t>
            </w:r>
            <w:proofErr w:type="gramEnd"/>
            <w:r w:rsidR="00BA2695">
              <w:t>..............................</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8</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5</w:t>
            </w:r>
          </w:p>
        </w:tc>
        <w:tc>
          <w:tcPr>
            <w:tcW w:w="7314" w:type="dxa"/>
            <w:vAlign w:val="center"/>
            <w:hideMark/>
          </w:tcPr>
          <w:p w:rsidR="00502CC7" w:rsidRDefault="00502CC7" w:rsidP="009379AE">
            <w:pPr>
              <w:spacing w:line="240" w:lineRule="auto"/>
              <w:jc w:val="left"/>
              <w:rPr>
                <w:rFonts w:cs="Times New Roman"/>
                <w:szCs w:val="24"/>
              </w:rPr>
            </w:pPr>
            <w:r>
              <w:rPr>
                <w:rFonts w:cs="Times New Roman"/>
                <w:szCs w:val="24"/>
              </w:rPr>
              <w:t xml:space="preserve">Conteúdo fonte do arquivo </w:t>
            </w:r>
            <w:proofErr w:type="spellStart"/>
            <w:proofErr w:type="gramStart"/>
            <w:r>
              <w:rPr>
                <w:rFonts w:cs="Times New Roman"/>
                <w:szCs w:val="24"/>
              </w:rPr>
              <w:t>dashboard</w:t>
            </w:r>
            <w:proofErr w:type="spellEnd"/>
            <w:r>
              <w:rPr>
                <w:rFonts w:cs="Times New Roman"/>
                <w:szCs w:val="24"/>
              </w:rPr>
              <w:t>.</w:t>
            </w:r>
            <w:proofErr w:type="spellStart"/>
            <w:proofErr w:type="gramEnd"/>
            <w:r>
              <w:rPr>
                <w:rFonts w:cs="Times New Roman"/>
                <w:szCs w:val="24"/>
              </w:rPr>
              <w:t>ftl</w:t>
            </w:r>
            <w:proofErr w:type="spellEnd"/>
            <w:r w:rsidR="00BA2695">
              <w:rPr>
                <w:rFonts w:cs="Times New Roman"/>
                <w:szCs w:val="24"/>
              </w:rPr>
              <w:t xml:space="preserve"> .........................................</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5</w:t>
            </w:r>
            <w:r w:rsidR="00CB726F">
              <w:rPr>
                <w:rFonts w:cs="Times New Roman"/>
                <w:szCs w:val="24"/>
              </w:rPr>
              <w:t>9</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6</w:t>
            </w:r>
          </w:p>
        </w:tc>
        <w:tc>
          <w:tcPr>
            <w:tcW w:w="7314" w:type="dxa"/>
            <w:vAlign w:val="center"/>
            <w:hideMark/>
          </w:tcPr>
          <w:p w:rsidR="00502CC7" w:rsidRDefault="00502CC7" w:rsidP="009379AE">
            <w:pPr>
              <w:spacing w:line="240" w:lineRule="auto"/>
              <w:jc w:val="left"/>
              <w:rPr>
                <w:rFonts w:cs="Times New Roman"/>
                <w:szCs w:val="24"/>
              </w:rPr>
            </w:pPr>
            <w:r>
              <w:rPr>
                <w:rFonts w:cs="Times New Roman"/>
                <w:szCs w:val="24"/>
              </w:rPr>
              <w:t xml:space="preserve">O conteúdo do diretório </w:t>
            </w:r>
            <w:proofErr w:type="gramStart"/>
            <w:r>
              <w:rPr>
                <w:rFonts w:cs="Times New Roman"/>
                <w:szCs w:val="24"/>
              </w:rPr>
              <w:t>boilerplate</w:t>
            </w:r>
            <w:r w:rsidR="00BA2695">
              <w:rPr>
                <w:rFonts w:cs="Times New Roman"/>
                <w:szCs w:val="24"/>
              </w:rPr>
              <w:t xml:space="preserve"> ...</w:t>
            </w:r>
            <w:proofErr w:type="gramEnd"/>
            <w:r w:rsidR="00BA2695">
              <w:rPr>
                <w:rFonts w:cs="Times New Roman"/>
                <w:szCs w:val="24"/>
              </w:rPr>
              <w:t>...............................................</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1</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jc w:val="left"/>
              <w:rPr>
                <w:rFonts w:cs="Times New Roman"/>
                <w:szCs w:val="24"/>
              </w:rPr>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7</w:t>
            </w:r>
          </w:p>
        </w:tc>
        <w:tc>
          <w:tcPr>
            <w:tcW w:w="7314" w:type="dxa"/>
            <w:vAlign w:val="center"/>
            <w:hideMark/>
          </w:tcPr>
          <w:p w:rsidR="00502CC7" w:rsidRDefault="00AD4E5C" w:rsidP="009379AE">
            <w:pPr>
              <w:spacing w:line="240" w:lineRule="auto"/>
              <w:rPr>
                <w:rFonts w:cs="Times New Roman"/>
                <w:szCs w:val="24"/>
              </w:rPr>
            </w:pPr>
            <w:proofErr w:type="gramStart"/>
            <w:r>
              <w:t>código</w:t>
            </w:r>
            <w:proofErr w:type="gramEnd"/>
            <w:r>
              <w:t xml:space="preserve"> fonte dos métodos </w:t>
            </w:r>
            <w:proofErr w:type="spellStart"/>
            <w:r>
              <w:t>processarCopia</w:t>
            </w:r>
            <w:proofErr w:type="spellEnd"/>
            <w:r>
              <w:t xml:space="preserve">() e </w:t>
            </w:r>
            <w:proofErr w:type="spellStart"/>
            <w:r>
              <w:t>ProcessarZip</w:t>
            </w:r>
            <w:proofErr w:type="spellEnd"/>
            <w:r>
              <w:t>()</w:t>
            </w:r>
            <w:r w:rsidR="00BA2695">
              <w:t xml:space="preserve"> ........</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2</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8</w:t>
            </w:r>
          </w:p>
        </w:tc>
        <w:tc>
          <w:tcPr>
            <w:tcW w:w="7314" w:type="dxa"/>
            <w:vAlign w:val="center"/>
            <w:hideMark/>
          </w:tcPr>
          <w:p w:rsidR="00502CC7" w:rsidRDefault="00AD4E5C" w:rsidP="009379AE">
            <w:pPr>
              <w:spacing w:line="240" w:lineRule="auto"/>
              <w:rPr>
                <w:rFonts w:cs="Times New Roman"/>
                <w:szCs w:val="24"/>
              </w:rPr>
            </w:pPr>
            <w:r>
              <w:t xml:space="preserve">Instância do </w:t>
            </w:r>
            <w:proofErr w:type="gramStart"/>
            <w:r>
              <w:t>DashGen</w:t>
            </w:r>
            <w:proofErr w:type="gramEnd"/>
            <w:r>
              <w:t xml:space="preserve"> com dados inseridos</w:t>
            </w:r>
            <w:r w:rsidR="00BA2695">
              <w:t xml:space="preserve"> ...................................</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3</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502CC7" w:rsidTr="0049564F">
        <w:trPr>
          <w:trHeight w:val="212"/>
        </w:trPr>
        <w:tc>
          <w:tcPr>
            <w:tcW w:w="1242" w:type="dxa"/>
            <w:vAlign w:val="center"/>
          </w:tcPr>
          <w:p w:rsidR="00502CC7" w:rsidRDefault="00502CC7" w:rsidP="009379AE">
            <w:pPr>
              <w:spacing w:line="240" w:lineRule="auto"/>
              <w:jc w:val="left"/>
              <w:rPr>
                <w:rFonts w:cs="Times New Roman"/>
                <w:szCs w:val="24"/>
              </w:rPr>
            </w:pPr>
            <w:r>
              <w:rPr>
                <w:rFonts w:cs="Times New Roman"/>
                <w:szCs w:val="24"/>
              </w:rPr>
              <w:t>Figura 29</w:t>
            </w:r>
          </w:p>
        </w:tc>
        <w:tc>
          <w:tcPr>
            <w:tcW w:w="7314" w:type="dxa"/>
            <w:vAlign w:val="center"/>
            <w:hideMark/>
          </w:tcPr>
          <w:p w:rsidR="00502CC7" w:rsidRDefault="00612AAA" w:rsidP="009379AE">
            <w:pPr>
              <w:spacing w:line="240" w:lineRule="auto"/>
              <w:rPr>
                <w:rFonts w:cs="Times New Roman"/>
                <w:szCs w:val="24"/>
              </w:rPr>
            </w:pPr>
            <w:r>
              <w:t xml:space="preserve">Confirmação do sucesso na geração do </w:t>
            </w:r>
            <w:proofErr w:type="gramStart"/>
            <w:r>
              <w:t>dashboard</w:t>
            </w:r>
            <w:r w:rsidR="00760EC9">
              <w:t xml:space="preserve"> ...</w:t>
            </w:r>
            <w:proofErr w:type="gramEnd"/>
            <w:r w:rsidR="00760EC9">
              <w:t>....................</w:t>
            </w:r>
          </w:p>
        </w:tc>
        <w:tc>
          <w:tcPr>
            <w:tcW w:w="483" w:type="dxa"/>
            <w:vAlign w:val="center"/>
          </w:tcPr>
          <w:p w:rsidR="00502CC7" w:rsidRDefault="007B08F6" w:rsidP="00CB726F">
            <w:pPr>
              <w:spacing w:line="240" w:lineRule="auto"/>
              <w:jc w:val="right"/>
              <w:rPr>
                <w:rFonts w:cs="Times New Roman"/>
                <w:szCs w:val="24"/>
              </w:rPr>
            </w:pPr>
            <w:r>
              <w:rPr>
                <w:rFonts w:cs="Times New Roman"/>
                <w:szCs w:val="24"/>
              </w:rPr>
              <w:t>6</w:t>
            </w:r>
            <w:r w:rsidR="00CB726F">
              <w:rPr>
                <w:rFonts w:cs="Times New Roman"/>
                <w:szCs w:val="24"/>
              </w:rPr>
              <w:t>4</w:t>
            </w:r>
          </w:p>
        </w:tc>
      </w:tr>
      <w:tr w:rsidR="00285219" w:rsidTr="0049564F">
        <w:trPr>
          <w:trHeight w:val="212"/>
        </w:trPr>
        <w:tc>
          <w:tcPr>
            <w:tcW w:w="1242" w:type="dxa"/>
            <w:vAlign w:val="center"/>
          </w:tcPr>
          <w:p w:rsidR="00285219" w:rsidRDefault="00285219" w:rsidP="009379AE">
            <w:pPr>
              <w:spacing w:line="240" w:lineRule="auto"/>
              <w:jc w:val="left"/>
              <w:rPr>
                <w:rFonts w:cs="Times New Roman"/>
                <w:szCs w:val="24"/>
              </w:rPr>
            </w:pPr>
          </w:p>
        </w:tc>
        <w:tc>
          <w:tcPr>
            <w:tcW w:w="7314" w:type="dxa"/>
            <w:vAlign w:val="center"/>
          </w:tcPr>
          <w:p w:rsidR="00285219" w:rsidRDefault="00285219" w:rsidP="009379AE">
            <w:pPr>
              <w:spacing w:line="240" w:lineRule="auto"/>
            </w:pPr>
          </w:p>
        </w:tc>
        <w:tc>
          <w:tcPr>
            <w:tcW w:w="483" w:type="dxa"/>
            <w:vAlign w:val="center"/>
          </w:tcPr>
          <w:p w:rsidR="00285219" w:rsidRDefault="00285219" w:rsidP="009379AE">
            <w:pPr>
              <w:spacing w:line="240" w:lineRule="auto"/>
              <w:jc w:val="right"/>
              <w:rPr>
                <w:rFonts w:cs="Times New Roman"/>
                <w:szCs w:val="24"/>
              </w:rPr>
            </w:pPr>
          </w:p>
        </w:tc>
      </w:tr>
      <w:tr w:rsidR="00BC55FE" w:rsidRPr="00A046EC" w:rsidTr="0049564F">
        <w:trPr>
          <w:trHeight w:val="212"/>
        </w:trPr>
        <w:tc>
          <w:tcPr>
            <w:tcW w:w="1242" w:type="dxa"/>
            <w:vAlign w:val="center"/>
          </w:tcPr>
          <w:p w:rsidR="00BC55FE" w:rsidRDefault="00BC55FE" w:rsidP="009379AE">
            <w:pPr>
              <w:spacing w:line="240" w:lineRule="auto"/>
              <w:jc w:val="left"/>
              <w:rPr>
                <w:rFonts w:cs="Times New Roman"/>
                <w:szCs w:val="24"/>
              </w:rPr>
            </w:pPr>
            <w:r>
              <w:rPr>
                <w:rFonts w:cs="Times New Roman"/>
                <w:szCs w:val="24"/>
              </w:rPr>
              <w:t>Figura 30</w:t>
            </w:r>
          </w:p>
        </w:tc>
        <w:tc>
          <w:tcPr>
            <w:tcW w:w="7314" w:type="dxa"/>
            <w:vAlign w:val="center"/>
          </w:tcPr>
          <w:p w:rsidR="00BC55FE" w:rsidRPr="00A046EC" w:rsidRDefault="00A046EC" w:rsidP="00A046EC">
            <w:pPr>
              <w:spacing w:line="240" w:lineRule="auto"/>
              <w:jc w:val="left"/>
              <w:rPr>
                <w:rFonts w:cs="Times New Roman"/>
                <w:szCs w:val="24"/>
              </w:rPr>
            </w:pPr>
            <w:r w:rsidRPr="00A046EC">
              <w:rPr>
                <w:rFonts w:cs="Times New Roman"/>
                <w:szCs w:val="24"/>
              </w:rPr>
              <w:t xml:space="preserve">Reprodução de tela do Dashboard gerado pelo </w:t>
            </w:r>
            <w:proofErr w:type="spellStart"/>
            <w:proofErr w:type="gramStart"/>
            <w:r w:rsidRPr="00A046EC">
              <w:rPr>
                <w:rFonts w:cs="Times New Roman"/>
                <w:szCs w:val="24"/>
              </w:rPr>
              <w:t>Dashgen</w:t>
            </w:r>
            <w:proofErr w:type="spellEnd"/>
            <w:r w:rsidR="00760EC9">
              <w:rPr>
                <w:rFonts w:cs="Times New Roman"/>
                <w:szCs w:val="24"/>
              </w:rPr>
              <w:t xml:space="preserve"> ...</w:t>
            </w:r>
            <w:proofErr w:type="gramEnd"/>
            <w:r w:rsidR="00760EC9">
              <w:rPr>
                <w:rFonts w:cs="Times New Roman"/>
                <w:szCs w:val="24"/>
              </w:rPr>
              <w:t>............</w:t>
            </w:r>
          </w:p>
        </w:tc>
        <w:tc>
          <w:tcPr>
            <w:tcW w:w="483" w:type="dxa"/>
            <w:vAlign w:val="center"/>
          </w:tcPr>
          <w:p w:rsidR="00BC55FE" w:rsidRDefault="007B08F6" w:rsidP="00CB726F">
            <w:pPr>
              <w:spacing w:line="240" w:lineRule="auto"/>
              <w:jc w:val="right"/>
              <w:rPr>
                <w:rFonts w:cs="Times New Roman"/>
                <w:szCs w:val="24"/>
              </w:rPr>
            </w:pPr>
            <w:r>
              <w:rPr>
                <w:rFonts w:cs="Times New Roman"/>
                <w:szCs w:val="24"/>
              </w:rPr>
              <w:t>6</w:t>
            </w:r>
            <w:r w:rsidR="00CB726F">
              <w:rPr>
                <w:rFonts w:cs="Times New Roman"/>
                <w:szCs w:val="24"/>
              </w:rPr>
              <w:t>5</w:t>
            </w:r>
          </w:p>
        </w:tc>
      </w:tr>
    </w:tbl>
    <w:p w:rsidR="00612AAA" w:rsidRDefault="00612AAA" w:rsidP="008D5147">
      <w:pPr>
        <w:spacing w:after="160" w:line="240" w:lineRule="auto"/>
        <w:jc w:val="center"/>
        <w:rPr>
          <w:rFonts w:cs="Times New Roman"/>
          <w:b/>
          <w:szCs w:val="24"/>
        </w:rPr>
      </w:pPr>
    </w:p>
    <w:p w:rsidR="00612AAA" w:rsidRDefault="00612AAA">
      <w:pPr>
        <w:spacing w:after="160" w:line="240" w:lineRule="auto"/>
        <w:jc w:val="left"/>
        <w:rPr>
          <w:rFonts w:cs="Times New Roman"/>
          <w:b/>
          <w:szCs w:val="24"/>
        </w:rPr>
      </w:pPr>
      <w:r>
        <w:rPr>
          <w:rFonts w:cs="Times New Roman"/>
          <w:b/>
          <w:szCs w:val="24"/>
        </w:rPr>
        <w:br w:type="page"/>
      </w:r>
    </w:p>
    <w:p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rsidR="008D5147" w:rsidRPr="008D5147" w:rsidRDefault="008D5147" w:rsidP="008D5147">
      <w:pPr>
        <w:spacing w:after="160" w:line="240" w:lineRule="auto"/>
        <w:jc w:val="center"/>
        <w:rPr>
          <w:rFonts w:cs="Times New Roman"/>
          <w:b/>
          <w:sz w:val="16"/>
          <w:szCs w:val="16"/>
        </w:rPr>
      </w:pPr>
    </w:p>
    <w:p w:rsidR="008D5147" w:rsidRPr="008D5147" w:rsidRDefault="008D5147" w:rsidP="008D5147">
      <w:pPr>
        <w:spacing w:after="160" w:line="240" w:lineRule="auto"/>
        <w:jc w:val="center"/>
        <w:rPr>
          <w:rFonts w:cs="Times New Roman"/>
          <w:b/>
          <w:sz w:val="16"/>
          <w:szCs w:val="16"/>
        </w:rPr>
      </w:pPr>
    </w:p>
    <w:p w:rsidR="008D5147" w:rsidRDefault="008D5147" w:rsidP="00C8772A">
      <w:pPr>
        <w:pStyle w:val="CabealhodoSumrio"/>
        <w:rPr>
          <w:rFonts w:eastAsiaTheme="minorHAnsi"/>
        </w:rPr>
      </w:pPr>
    </w:p>
    <w:p w:rsidR="00911B7C" w:rsidRDefault="00911B7C" w:rsidP="00911B7C">
      <w:pPr>
        <w:spacing w:line="240" w:lineRule="auto"/>
      </w:pPr>
      <w:r w:rsidRPr="00B04AAA">
        <w:t>API</w:t>
      </w:r>
      <w:r w:rsidR="00FC63CC">
        <w:t xml:space="preserve"> - Application Programming Interface</w:t>
      </w:r>
      <w:r w:rsidRPr="00B04AAA">
        <w:t xml:space="preserve"> </w:t>
      </w:r>
    </w:p>
    <w:p w:rsidR="00E3556A" w:rsidRPr="00B04AAA" w:rsidRDefault="00E3556A" w:rsidP="00E3556A">
      <w:pPr>
        <w:spacing w:line="240" w:lineRule="auto"/>
      </w:pPr>
      <w:r w:rsidRPr="00B04AAA">
        <w:t>ASP</w:t>
      </w:r>
      <w:r>
        <w:t xml:space="preserve"> - </w:t>
      </w:r>
      <w:proofErr w:type="spellStart"/>
      <w:r>
        <w:t>Active</w:t>
      </w:r>
      <w:proofErr w:type="spellEnd"/>
      <w:r>
        <w:t xml:space="preserve"> Server </w:t>
      </w:r>
      <w:proofErr w:type="spellStart"/>
      <w:r>
        <w:t>Pages</w:t>
      </w:r>
      <w:proofErr w:type="spellEnd"/>
    </w:p>
    <w:p w:rsidR="00E3556A" w:rsidRPr="00B04AAA" w:rsidRDefault="00E3556A" w:rsidP="00E3556A">
      <w:pPr>
        <w:spacing w:line="240" w:lineRule="auto"/>
      </w:pPr>
      <w:r w:rsidRPr="00B04AAA">
        <w:t xml:space="preserve">CASE </w:t>
      </w:r>
      <w:r>
        <w:t xml:space="preserve">- </w:t>
      </w:r>
      <w:proofErr w:type="spellStart"/>
      <w:r w:rsidRPr="00BB4713">
        <w:t>Computer-Aided</w:t>
      </w:r>
      <w:proofErr w:type="spellEnd"/>
      <w:r w:rsidRPr="00BB4713">
        <w:t xml:space="preserve"> Software </w:t>
      </w:r>
      <w:proofErr w:type="spellStart"/>
      <w:r w:rsidRPr="00BB4713">
        <w:t>Engineering</w:t>
      </w:r>
      <w:proofErr w:type="spellEnd"/>
    </w:p>
    <w:p w:rsidR="00E3556A" w:rsidRPr="00B04AAA" w:rsidRDefault="00E3556A" w:rsidP="00E3556A">
      <w:pPr>
        <w:spacing w:line="240" w:lineRule="auto"/>
      </w:pPr>
      <w:r w:rsidRPr="00B04AAA">
        <w:t>COTS</w:t>
      </w:r>
      <w:r>
        <w:t xml:space="preserve"> - </w:t>
      </w:r>
      <w:proofErr w:type="spellStart"/>
      <w:r w:rsidRPr="00FC63CC">
        <w:t>Commercial</w:t>
      </w:r>
      <w:proofErr w:type="spellEnd"/>
      <w:r w:rsidRPr="00FC63CC">
        <w:t xml:space="preserve"> </w:t>
      </w:r>
      <w:proofErr w:type="spellStart"/>
      <w:proofErr w:type="gramStart"/>
      <w:r w:rsidRPr="00FC63CC">
        <w:t>off</w:t>
      </w:r>
      <w:proofErr w:type="gramEnd"/>
      <w:r w:rsidRPr="00FC63CC">
        <w:t>-the-shelf</w:t>
      </w:r>
      <w:proofErr w:type="spellEnd"/>
    </w:p>
    <w:p w:rsidR="00E3556A" w:rsidRPr="00B04AAA" w:rsidRDefault="00E3556A" w:rsidP="00E3556A">
      <w:pPr>
        <w:spacing w:line="240" w:lineRule="auto"/>
      </w:pPr>
      <w:r w:rsidRPr="00B04AAA">
        <w:t>CSS</w:t>
      </w:r>
      <w:r>
        <w:t xml:space="preserve"> – </w:t>
      </w:r>
      <w:proofErr w:type="spellStart"/>
      <w:r>
        <w:t>Cascade</w:t>
      </w:r>
      <w:proofErr w:type="spellEnd"/>
      <w:r>
        <w:t xml:space="preserve"> Style </w:t>
      </w:r>
      <w:proofErr w:type="spellStart"/>
      <w:r>
        <w:t>Sheets</w:t>
      </w:r>
      <w:proofErr w:type="spellEnd"/>
      <w:r>
        <w:t xml:space="preserve"> </w:t>
      </w:r>
    </w:p>
    <w:p w:rsidR="00E3556A" w:rsidRPr="00B04AAA" w:rsidRDefault="00E3556A" w:rsidP="00E3556A">
      <w:pPr>
        <w:spacing w:line="240" w:lineRule="auto"/>
      </w:pPr>
      <w:r w:rsidRPr="00B04AAA">
        <w:t>CSV</w:t>
      </w:r>
      <w:r>
        <w:t xml:space="preserve"> – </w:t>
      </w:r>
      <w:proofErr w:type="spellStart"/>
      <w:r>
        <w:t>Comma</w:t>
      </w:r>
      <w:proofErr w:type="spellEnd"/>
      <w:r>
        <w:t xml:space="preserve"> </w:t>
      </w:r>
      <w:proofErr w:type="spellStart"/>
      <w:r>
        <w:t>Separated</w:t>
      </w:r>
      <w:proofErr w:type="spellEnd"/>
      <w:r>
        <w:t xml:space="preserve"> </w:t>
      </w:r>
      <w:proofErr w:type="spellStart"/>
      <w:r>
        <w:t>Values</w:t>
      </w:r>
      <w:proofErr w:type="spellEnd"/>
    </w:p>
    <w:p w:rsidR="00E3556A" w:rsidRPr="00F86FEF" w:rsidRDefault="00E3556A" w:rsidP="00E3556A">
      <w:pPr>
        <w:spacing w:line="240" w:lineRule="auto"/>
      </w:pPr>
      <w:r w:rsidRPr="00F86FEF">
        <w:t>DOM</w:t>
      </w:r>
      <w:r>
        <w:t xml:space="preserve"> – </w:t>
      </w:r>
      <w:proofErr w:type="spellStart"/>
      <w:r>
        <w:t>Document</w:t>
      </w:r>
      <w:proofErr w:type="spellEnd"/>
      <w:r>
        <w:t xml:space="preserve"> </w:t>
      </w:r>
      <w:proofErr w:type="spellStart"/>
      <w:r>
        <w:t>Object</w:t>
      </w:r>
      <w:proofErr w:type="spellEnd"/>
      <w:r>
        <w:t xml:space="preserve"> </w:t>
      </w:r>
      <w:proofErr w:type="spellStart"/>
      <w:r>
        <w:t>Model</w:t>
      </w:r>
      <w:proofErr w:type="spellEnd"/>
    </w:p>
    <w:p w:rsidR="00E3556A" w:rsidRPr="00B04AAA" w:rsidRDefault="00E3556A" w:rsidP="00E3556A">
      <w:pPr>
        <w:spacing w:line="240" w:lineRule="auto"/>
      </w:pPr>
      <w:r w:rsidRPr="00B04AAA">
        <w:t>DSL</w:t>
      </w:r>
      <w:r>
        <w:t xml:space="preserve"> – </w:t>
      </w:r>
      <w:proofErr w:type="spellStart"/>
      <w:r>
        <w:t>Domain</w:t>
      </w:r>
      <w:proofErr w:type="spellEnd"/>
      <w:r>
        <w:t xml:space="preserve"> </w:t>
      </w:r>
      <w:proofErr w:type="spellStart"/>
      <w:r>
        <w:t>Specific</w:t>
      </w:r>
      <w:proofErr w:type="spellEnd"/>
      <w:r>
        <w:t xml:space="preserve"> </w:t>
      </w:r>
      <w:proofErr w:type="spellStart"/>
      <w:r>
        <w:t>Language</w:t>
      </w:r>
      <w:proofErr w:type="spellEnd"/>
    </w:p>
    <w:p w:rsidR="00E3556A" w:rsidRPr="00B04AAA" w:rsidRDefault="00E3556A" w:rsidP="00E3556A">
      <w:pPr>
        <w:spacing w:line="240" w:lineRule="auto"/>
      </w:pPr>
      <w:r w:rsidRPr="00B04AAA">
        <w:t>ERP</w:t>
      </w:r>
      <w:r>
        <w:t xml:space="preserve"> – Enterprise Resource </w:t>
      </w:r>
      <w:proofErr w:type="spellStart"/>
      <w:r>
        <w:t>Planning</w:t>
      </w:r>
      <w:proofErr w:type="spellEnd"/>
    </w:p>
    <w:p w:rsidR="00E3556A" w:rsidRPr="00B04AAA" w:rsidRDefault="00E3556A" w:rsidP="00E3556A">
      <w:pPr>
        <w:spacing w:line="240" w:lineRule="auto"/>
      </w:pPr>
      <w:r w:rsidRPr="00B04AAA">
        <w:t>FTL</w:t>
      </w:r>
      <w:r>
        <w:t xml:space="preserve"> – </w:t>
      </w:r>
      <w:proofErr w:type="spellStart"/>
      <w:proofErr w:type="gramStart"/>
      <w:r>
        <w:t>FreeMarker</w:t>
      </w:r>
      <w:proofErr w:type="spellEnd"/>
      <w:proofErr w:type="gramEnd"/>
      <w:r>
        <w:t xml:space="preserve"> Template </w:t>
      </w:r>
      <w:proofErr w:type="spellStart"/>
      <w:r>
        <w:t>Language</w:t>
      </w:r>
      <w:proofErr w:type="spellEnd"/>
    </w:p>
    <w:p w:rsidR="00E3556A" w:rsidRPr="00F86FEF" w:rsidRDefault="00E3556A" w:rsidP="00E3556A">
      <w:pPr>
        <w:spacing w:line="240" w:lineRule="auto"/>
      </w:pPr>
      <w:r w:rsidRPr="00F86FEF">
        <w:t>FXML</w:t>
      </w:r>
      <w:r>
        <w:t xml:space="preserve"> – </w:t>
      </w:r>
      <w:proofErr w:type="spellStart"/>
      <w:proofErr w:type="gramStart"/>
      <w:r>
        <w:t>JavaFX</w:t>
      </w:r>
      <w:proofErr w:type="spellEnd"/>
      <w:proofErr w:type="gramEnd"/>
      <w:r>
        <w:t xml:space="preserve"> Markup </w:t>
      </w:r>
      <w:proofErr w:type="spellStart"/>
      <w:r>
        <w:t>Language</w:t>
      </w:r>
      <w:proofErr w:type="spellEnd"/>
    </w:p>
    <w:p w:rsidR="00E3556A" w:rsidRPr="00F86FEF" w:rsidRDefault="00E3556A" w:rsidP="00E3556A">
      <w:pPr>
        <w:spacing w:line="240" w:lineRule="auto"/>
      </w:pPr>
      <w:r w:rsidRPr="00F86FEF">
        <w:t>GUI</w:t>
      </w:r>
      <w:r>
        <w:t xml:space="preserve"> – </w:t>
      </w:r>
      <w:proofErr w:type="spellStart"/>
      <w:r>
        <w:t>Graphical</w:t>
      </w:r>
      <w:proofErr w:type="spellEnd"/>
      <w:r>
        <w:t xml:space="preserve"> </w:t>
      </w:r>
      <w:proofErr w:type="spellStart"/>
      <w:r>
        <w:t>User</w:t>
      </w:r>
      <w:proofErr w:type="spellEnd"/>
      <w:r>
        <w:t xml:space="preserve"> Interface</w:t>
      </w:r>
    </w:p>
    <w:p w:rsidR="00E3556A" w:rsidRPr="00B04AAA" w:rsidRDefault="00E3556A" w:rsidP="00E3556A">
      <w:pPr>
        <w:spacing w:line="240" w:lineRule="auto"/>
      </w:pPr>
      <w:r w:rsidRPr="00B04AAA">
        <w:t>HTML</w:t>
      </w:r>
      <w:r>
        <w:t xml:space="preserve"> – Hypertext Markup </w:t>
      </w:r>
      <w:proofErr w:type="spellStart"/>
      <w:r>
        <w:t>Language</w:t>
      </w:r>
      <w:proofErr w:type="spellEnd"/>
    </w:p>
    <w:p w:rsidR="00E3556A" w:rsidRPr="00B04AAA" w:rsidRDefault="00E3556A" w:rsidP="00E3556A">
      <w:pPr>
        <w:spacing w:line="240" w:lineRule="auto"/>
      </w:pPr>
      <w:proofErr w:type="gramStart"/>
      <w:r w:rsidRPr="00B04AAA">
        <w:t>IDE</w:t>
      </w:r>
      <w:proofErr w:type="gramEnd"/>
      <w:r>
        <w:t xml:space="preserve"> –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p>
    <w:p w:rsidR="00E3556A" w:rsidRDefault="00E3556A" w:rsidP="00E3556A">
      <w:pPr>
        <w:spacing w:line="240" w:lineRule="auto"/>
      </w:pPr>
      <w:r w:rsidRPr="00F86FEF">
        <w:t>JDK</w:t>
      </w:r>
      <w:r>
        <w:t xml:space="preserve"> – Java </w:t>
      </w:r>
      <w:proofErr w:type="spellStart"/>
      <w:r>
        <w:t>Development</w:t>
      </w:r>
      <w:proofErr w:type="spellEnd"/>
      <w:r>
        <w:t xml:space="preserve"> Kit</w:t>
      </w:r>
    </w:p>
    <w:p w:rsidR="00E3556A" w:rsidRPr="00F86FEF" w:rsidRDefault="00E3556A" w:rsidP="00E3556A">
      <w:pPr>
        <w:spacing w:line="240" w:lineRule="auto"/>
      </w:pPr>
      <w:r w:rsidRPr="00F86FEF">
        <w:t>JSON</w:t>
      </w:r>
      <w:r>
        <w:t xml:space="preserve"> – </w:t>
      </w:r>
      <w:proofErr w:type="spellStart"/>
      <w:r>
        <w:t>Javascript</w:t>
      </w:r>
      <w:proofErr w:type="spellEnd"/>
      <w:r>
        <w:t xml:space="preserve"> </w:t>
      </w:r>
      <w:proofErr w:type="spellStart"/>
      <w:r>
        <w:t>Object</w:t>
      </w:r>
      <w:proofErr w:type="spellEnd"/>
      <w:r>
        <w:t xml:space="preserve"> </w:t>
      </w:r>
      <w:proofErr w:type="spellStart"/>
      <w:r>
        <w:t>Notation</w:t>
      </w:r>
      <w:proofErr w:type="spellEnd"/>
    </w:p>
    <w:p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rsidR="00E3556A" w:rsidRPr="00F86FEF" w:rsidRDefault="00E3556A" w:rsidP="00E3556A">
      <w:pPr>
        <w:spacing w:line="240" w:lineRule="auto"/>
      </w:pPr>
      <w:r w:rsidRPr="00F86FEF">
        <w:t>MVC</w:t>
      </w:r>
      <w:r>
        <w:t xml:space="preserve"> – </w:t>
      </w:r>
      <w:proofErr w:type="spellStart"/>
      <w:r>
        <w:t>Model-View-Controller</w:t>
      </w:r>
      <w:proofErr w:type="spellEnd"/>
    </w:p>
    <w:p w:rsidR="00E3556A" w:rsidRPr="00F86FEF" w:rsidRDefault="00E3556A" w:rsidP="00E3556A">
      <w:pPr>
        <w:spacing w:line="240" w:lineRule="auto"/>
      </w:pPr>
      <w:r w:rsidRPr="00F86FEF">
        <w:t>PHP</w:t>
      </w:r>
      <w:r>
        <w:t xml:space="preserve"> – PHP Hypertext </w:t>
      </w:r>
      <w:proofErr w:type="spellStart"/>
      <w:r>
        <w:t>Processor</w:t>
      </w:r>
      <w:proofErr w:type="spellEnd"/>
    </w:p>
    <w:p w:rsidR="00E3556A" w:rsidRPr="00F86FEF" w:rsidRDefault="00E3556A" w:rsidP="00E3556A">
      <w:pPr>
        <w:spacing w:line="240" w:lineRule="auto"/>
      </w:pPr>
      <w:r w:rsidRPr="00F86FEF">
        <w:t>POM</w:t>
      </w:r>
      <w:r>
        <w:t xml:space="preserve"> – Project </w:t>
      </w:r>
      <w:proofErr w:type="spellStart"/>
      <w:r>
        <w:t>Object</w:t>
      </w:r>
      <w:proofErr w:type="spellEnd"/>
      <w:r>
        <w:t xml:space="preserve"> </w:t>
      </w:r>
      <w:proofErr w:type="spellStart"/>
      <w:r>
        <w:t>Model</w:t>
      </w:r>
      <w:proofErr w:type="spellEnd"/>
    </w:p>
    <w:p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w:t>
      </w:r>
      <w:proofErr w:type="spellStart"/>
      <w:r w:rsidR="00FC63CC">
        <w:t>Vector</w:t>
      </w:r>
      <w:proofErr w:type="spellEnd"/>
      <w:r w:rsidR="00FC63CC">
        <w:t xml:space="preserve"> </w:t>
      </w:r>
      <w:proofErr w:type="spellStart"/>
      <w:r w:rsidR="00FC63CC">
        <w:t>Graphics</w:t>
      </w:r>
      <w:proofErr w:type="spellEnd"/>
    </w:p>
    <w:p w:rsidR="00C42C95" w:rsidRPr="00F86FEF" w:rsidRDefault="00C42C95" w:rsidP="00C42C95">
      <w:pPr>
        <w:spacing w:line="240" w:lineRule="auto"/>
      </w:pPr>
      <w:r w:rsidRPr="00F86FEF">
        <w:t>UML</w:t>
      </w:r>
      <w:r>
        <w:t xml:space="preserve"> – </w:t>
      </w:r>
      <w:proofErr w:type="spellStart"/>
      <w:r>
        <w:t>Unified</w:t>
      </w:r>
      <w:proofErr w:type="spellEnd"/>
      <w:r>
        <w:t xml:space="preserve"> Markup </w:t>
      </w:r>
      <w:proofErr w:type="spellStart"/>
      <w:r>
        <w:t>Language</w:t>
      </w:r>
      <w:proofErr w:type="spellEnd"/>
    </w:p>
    <w:p w:rsidR="00B04AAA" w:rsidRPr="00B04AAA" w:rsidRDefault="00B04AAA" w:rsidP="00911B7C">
      <w:pPr>
        <w:spacing w:line="240" w:lineRule="auto"/>
      </w:pPr>
      <w:r w:rsidRPr="00B04AAA">
        <w:t>VTL</w:t>
      </w:r>
      <w:r w:rsidR="00C915E0">
        <w:t xml:space="preserve"> – Velocity Template Language</w:t>
      </w:r>
    </w:p>
    <w:p w:rsidR="00C42C95" w:rsidRPr="00F86FEF" w:rsidRDefault="00C42C95" w:rsidP="00C42C95">
      <w:pPr>
        <w:spacing w:line="240" w:lineRule="auto"/>
      </w:pPr>
      <w:r>
        <w:t xml:space="preserve">WYSIWYG – </w:t>
      </w:r>
      <w:proofErr w:type="spellStart"/>
      <w:r>
        <w:t>What</w:t>
      </w:r>
      <w:proofErr w:type="spellEnd"/>
      <w:r>
        <w:t xml:space="preserve"> </w:t>
      </w:r>
      <w:proofErr w:type="spellStart"/>
      <w:r>
        <w:t>you</w:t>
      </w:r>
      <w:proofErr w:type="spellEnd"/>
      <w:r>
        <w:t xml:space="preserve"> </w:t>
      </w:r>
      <w:proofErr w:type="spellStart"/>
      <w:r>
        <w:t>see</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get</w:t>
      </w:r>
      <w:proofErr w:type="spellEnd"/>
    </w:p>
    <w:p w:rsidR="00B04AAA" w:rsidRPr="00F86FEF" w:rsidRDefault="00C42C95" w:rsidP="00911B7C">
      <w:pPr>
        <w:spacing w:line="240" w:lineRule="auto"/>
      </w:pPr>
      <w:r>
        <w:t>X</w:t>
      </w:r>
      <w:r w:rsidR="00B04AAA" w:rsidRPr="00F86FEF">
        <w:t>ML</w:t>
      </w:r>
      <w:r w:rsidR="00C915E0">
        <w:t xml:space="preserve"> – </w:t>
      </w:r>
      <w:proofErr w:type="spellStart"/>
      <w:r w:rsidR="00C915E0">
        <w:t>Extensible</w:t>
      </w:r>
      <w:proofErr w:type="spellEnd"/>
      <w:r w:rsidR="00C915E0">
        <w:t xml:space="preserve"> Markup </w:t>
      </w:r>
      <w:proofErr w:type="spellStart"/>
      <w:r w:rsidR="00C915E0">
        <w:t>Language</w:t>
      </w:r>
      <w:proofErr w:type="spellEnd"/>
      <w:r w:rsidR="00B04AAA" w:rsidRPr="00F86FEF">
        <w:t xml:space="preserve"> </w:t>
      </w:r>
    </w:p>
    <w:p w:rsidR="00172A38" w:rsidRPr="00F86FEF" w:rsidRDefault="00172A38" w:rsidP="00911B7C">
      <w:pPr>
        <w:spacing w:line="240" w:lineRule="auto"/>
      </w:pPr>
      <w:r w:rsidRPr="00F86FEF">
        <w:t>ZIP</w:t>
      </w:r>
      <w:r w:rsidR="00C915E0">
        <w:t xml:space="preserve"> – formato de compactação de arquivos</w:t>
      </w:r>
    </w:p>
    <w:p w:rsidR="008D5147" w:rsidRPr="00B04AAA" w:rsidRDefault="008D5147" w:rsidP="00911B7C">
      <w:pPr>
        <w:spacing w:line="240" w:lineRule="auto"/>
        <w:rPr>
          <w:b/>
        </w:rPr>
      </w:pPr>
      <w:r>
        <w:rPr>
          <w:b/>
        </w:rPr>
        <w:br w:type="page"/>
      </w:r>
    </w:p>
    <w:sdt>
      <w:sdtPr>
        <w:rPr>
          <w:rFonts w:eastAsiaTheme="minorHAnsi" w:cstheme="minorBidi"/>
          <w:szCs w:val="22"/>
          <w:lang w:eastAsia="en-US"/>
        </w:rPr>
        <w:id w:val="-1548911189"/>
        <w:docPartObj>
          <w:docPartGallery w:val="Table of Contents"/>
          <w:docPartUnique/>
        </w:docPartObj>
      </w:sdtPr>
      <w:sdtEndPr>
        <w:rPr>
          <w:b w:val="0"/>
          <w:bCs/>
        </w:rPr>
      </w:sdtEndPr>
      <w:sdtContent>
        <w:p w:rsidR="00305883" w:rsidRDefault="00207EEC" w:rsidP="00C8772A">
          <w:pPr>
            <w:pStyle w:val="CabealhodoSumrio"/>
          </w:pPr>
          <w:r>
            <w:t>SUMÁRIO</w:t>
          </w:r>
        </w:p>
        <w:p w:rsidR="00207EEC" w:rsidRDefault="00207EEC" w:rsidP="00207EEC">
          <w:pPr>
            <w:spacing w:line="240" w:lineRule="auto"/>
            <w:rPr>
              <w:lang w:eastAsia="pt-BR"/>
            </w:rPr>
          </w:pPr>
        </w:p>
        <w:p w:rsidR="00207EEC" w:rsidRDefault="00207EEC" w:rsidP="00207EEC">
          <w:pPr>
            <w:spacing w:line="240" w:lineRule="auto"/>
            <w:rPr>
              <w:lang w:eastAsia="pt-BR"/>
            </w:rPr>
          </w:pPr>
        </w:p>
        <w:p w:rsidR="00207EEC" w:rsidRPr="00207EEC" w:rsidRDefault="00207EEC" w:rsidP="00207EEC">
          <w:pPr>
            <w:spacing w:line="240" w:lineRule="auto"/>
            <w:rPr>
              <w:lang w:eastAsia="pt-BR"/>
            </w:rPr>
          </w:pPr>
        </w:p>
        <w:p w:rsidR="00B82568" w:rsidRPr="00B82568" w:rsidRDefault="001375B7" w:rsidP="0048047A">
          <w:pPr>
            <w:pStyle w:val="Sumrio1"/>
            <w:rPr>
              <w:rStyle w:val="Hyperlink"/>
            </w:rPr>
          </w:pPr>
          <w:r w:rsidRPr="001375B7">
            <w:fldChar w:fldCharType="begin"/>
          </w:r>
          <w:r w:rsidR="00305883">
            <w:instrText xml:space="preserve"> TOC \o "1-3" \h \z \u </w:instrText>
          </w:r>
          <w:r w:rsidRPr="001375B7">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6 \h </w:instrText>
            </w:r>
            <w:r w:rsidRPr="00B82568">
              <w:rPr>
                <w:rStyle w:val="Hyperlink"/>
                <w:webHidden/>
              </w:rPr>
            </w:r>
            <w:r w:rsidRPr="00B82568">
              <w:rPr>
                <w:rStyle w:val="Hyperlink"/>
                <w:webHidden/>
              </w:rPr>
              <w:fldChar w:fldCharType="separate"/>
            </w:r>
            <w:r w:rsidR="00FB1D41">
              <w:rPr>
                <w:rStyle w:val="Hyperlink"/>
                <w:webHidden/>
              </w:rPr>
              <w:t>16</w:t>
            </w:r>
            <w:r w:rsidRPr="00B82568">
              <w:rPr>
                <w:rStyle w:val="Hyperlink"/>
                <w:webHidden/>
              </w:rPr>
              <w:fldChar w:fldCharType="end"/>
            </w:r>
          </w:hyperlink>
        </w:p>
        <w:p w:rsidR="00B82568" w:rsidRPr="00B82568" w:rsidRDefault="001375B7"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7 \h </w:instrText>
            </w:r>
            <w:r w:rsidRPr="00B82568">
              <w:rPr>
                <w:rStyle w:val="Hyperlink"/>
                <w:webHidden/>
              </w:rPr>
            </w:r>
            <w:r w:rsidRPr="00B82568">
              <w:rPr>
                <w:rStyle w:val="Hyperlink"/>
                <w:webHidden/>
              </w:rPr>
              <w:fldChar w:fldCharType="separate"/>
            </w:r>
            <w:r w:rsidR="00FB1D41">
              <w:rPr>
                <w:rStyle w:val="Hyperlink"/>
                <w:webHidden/>
              </w:rPr>
              <w:t>17</w:t>
            </w:r>
            <w:r w:rsidRPr="00B82568">
              <w:rPr>
                <w:rStyle w:val="Hyperlink"/>
                <w:webHidden/>
              </w:rPr>
              <w:fldChar w:fldCharType="end"/>
            </w:r>
          </w:hyperlink>
        </w:p>
        <w:p w:rsidR="00B82568" w:rsidRPr="00B82568" w:rsidRDefault="001375B7"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8 \h </w:instrText>
            </w:r>
            <w:r w:rsidRPr="00B82568">
              <w:rPr>
                <w:rStyle w:val="Hyperlink"/>
                <w:webHidden/>
              </w:rPr>
            </w:r>
            <w:r w:rsidRPr="00B82568">
              <w:rPr>
                <w:rStyle w:val="Hyperlink"/>
                <w:webHidden/>
              </w:rPr>
              <w:fldChar w:fldCharType="separate"/>
            </w:r>
            <w:r w:rsidR="00FB1D41">
              <w:rPr>
                <w:rStyle w:val="Hyperlink"/>
                <w:webHidden/>
              </w:rPr>
              <w:t>18</w:t>
            </w:r>
            <w:r w:rsidRPr="00B82568">
              <w:rPr>
                <w:rStyle w:val="Hyperlink"/>
                <w:webHidden/>
              </w:rPr>
              <w:fldChar w:fldCharType="end"/>
            </w:r>
          </w:hyperlink>
        </w:p>
        <w:p w:rsidR="00B82568" w:rsidRDefault="001375B7"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099 \h </w:instrText>
            </w:r>
            <w:r w:rsidRPr="00B82568">
              <w:rPr>
                <w:rStyle w:val="Hyperlink"/>
                <w:webHidden/>
              </w:rPr>
            </w:r>
            <w:r w:rsidRPr="00B82568">
              <w:rPr>
                <w:rStyle w:val="Hyperlink"/>
                <w:webHidden/>
              </w:rPr>
              <w:fldChar w:fldCharType="separate"/>
            </w:r>
            <w:r w:rsidR="00FB1D41">
              <w:rPr>
                <w:rStyle w:val="Hyperlink"/>
                <w:webHidden/>
              </w:rPr>
              <w:t>18</w:t>
            </w:r>
            <w:r w:rsidRPr="00B82568">
              <w:rPr>
                <w:rStyle w:val="Hyperlink"/>
                <w:webHidden/>
              </w:rPr>
              <w:fldChar w:fldCharType="end"/>
            </w:r>
          </w:hyperlink>
        </w:p>
        <w:p w:rsidR="007E3AB8" w:rsidRPr="007E3AB8" w:rsidRDefault="007E3AB8" w:rsidP="007E3AB8">
          <w:pPr>
            <w:rPr>
              <w:noProof/>
            </w:rPr>
          </w:pPr>
        </w:p>
        <w:p w:rsidR="00B82568" w:rsidRPr="00B82568" w:rsidRDefault="001375B7"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0 \h </w:instrText>
            </w:r>
            <w:r w:rsidRPr="00B82568">
              <w:rPr>
                <w:rStyle w:val="Hyperlink"/>
                <w:webHidden/>
              </w:rPr>
            </w:r>
            <w:r w:rsidRPr="00B82568">
              <w:rPr>
                <w:rStyle w:val="Hyperlink"/>
                <w:webHidden/>
              </w:rPr>
              <w:fldChar w:fldCharType="separate"/>
            </w:r>
            <w:r w:rsidR="00FB1D41">
              <w:rPr>
                <w:rStyle w:val="Hyperlink"/>
                <w:webHidden/>
              </w:rPr>
              <w:t>19</w:t>
            </w:r>
            <w:r w:rsidRPr="00B82568">
              <w:rPr>
                <w:rStyle w:val="Hyperlink"/>
                <w:webHidden/>
              </w:rPr>
              <w:fldChar w:fldCharType="end"/>
            </w:r>
          </w:hyperlink>
        </w:p>
        <w:p w:rsidR="00B82568" w:rsidRPr="00B82568" w:rsidRDefault="001375B7"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1 \h </w:instrText>
            </w:r>
            <w:r w:rsidRPr="00B82568">
              <w:rPr>
                <w:rStyle w:val="Hyperlink"/>
                <w:webHidden/>
              </w:rPr>
            </w:r>
            <w:r w:rsidRPr="00B82568">
              <w:rPr>
                <w:rStyle w:val="Hyperlink"/>
                <w:webHidden/>
              </w:rPr>
              <w:fldChar w:fldCharType="separate"/>
            </w:r>
            <w:r w:rsidR="00FB1D41">
              <w:rPr>
                <w:rStyle w:val="Hyperlink"/>
                <w:webHidden/>
              </w:rPr>
              <w:t>19</w:t>
            </w:r>
            <w:r w:rsidRPr="00B82568">
              <w:rPr>
                <w:rStyle w:val="Hyperlink"/>
                <w:webHidden/>
              </w:rPr>
              <w:fldChar w:fldCharType="end"/>
            </w:r>
          </w:hyperlink>
        </w:p>
        <w:p w:rsidR="00B82568" w:rsidRPr="00B82568" w:rsidRDefault="001375B7"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2 \h </w:instrText>
            </w:r>
            <w:r w:rsidRPr="00B82568">
              <w:rPr>
                <w:rStyle w:val="Hyperlink"/>
                <w:webHidden/>
              </w:rPr>
            </w:r>
            <w:r w:rsidRPr="00B82568">
              <w:rPr>
                <w:rStyle w:val="Hyperlink"/>
                <w:webHidden/>
              </w:rPr>
              <w:fldChar w:fldCharType="separate"/>
            </w:r>
            <w:r w:rsidR="00FB1D41">
              <w:rPr>
                <w:rStyle w:val="Hyperlink"/>
                <w:webHidden/>
              </w:rPr>
              <w:t>21</w:t>
            </w:r>
            <w:r w:rsidRPr="00B82568">
              <w:rPr>
                <w:rStyle w:val="Hyperlink"/>
                <w:webHidden/>
              </w:rPr>
              <w:fldChar w:fldCharType="end"/>
            </w:r>
          </w:hyperlink>
        </w:p>
        <w:p w:rsidR="00B82568" w:rsidRPr="00B82568" w:rsidRDefault="001375B7"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3 \h </w:instrText>
            </w:r>
            <w:r w:rsidRPr="00B82568">
              <w:rPr>
                <w:rStyle w:val="Hyperlink"/>
                <w:webHidden/>
              </w:rPr>
            </w:r>
            <w:r w:rsidRPr="00B82568">
              <w:rPr>
                <w:rStyle w:val="Hyperlink"/>
                <w:webHidden/>
              </w:rPr>
              <w:fldChar w:fldCharType="separate"/>
            </w:r>
            <w:r w:rsidR="00FB1D41">
              <w:rPr>
                <w:rStyle w:val="Hyperlink"/>
                <w:webHidden/>
              </w:rPr>
              <w:t>22</w:t>
            </w:r>
            <w:r w:rsidRPr="00B82568">
              <w:rPr>
                <w:rStyle w:val="Hyperlink"/>
                <w:webHidden/>
              </w:rPr>
              <w:fldChar w:fldCharType="end"/>
            </w:r>
          </w:hyperlink>
        </w:p>
        <w:p w:rsidR="00B82568" w:rsidRPr="00B82568" w:rsidRDefault="001375B7"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4 \h </w:instrText>
            </w:r>
            <w:r w:rsidRPr="00B82568">
              <w:rPr>
                <w:rStyle w:val="Hyperlink"/>
                <w:webHidden/>
              </w:rPr>
            </w:r>
            <w:r w:rsidRPr="00B82568">
              <w:rPr>
                <w:rStyle w:val="Hyperlink"/>
                <w:webHidden/>
              </w:rPr>
              <w:fldChar w:fldCharType="separate"/>
            </w:r>
            <w:r w:rsidR="00FB1D41">
              <w:rPr>
                <w:rStyle w:val="Hyperlink"/>
                <w:webHidden/>
              </w:rPr>
              <w:t>23</w:t>
            </w:r>
            <w:r w:rsidRPr="00B82568">
              <w:rPr>
                <w:rStyle w:val="Hyperlink"/>
                <w:webHidden/>
              </w:rPr>
              <w:fldChar w:fldCharType="end"/>
            </w:r>
          </w:hyperlink>
        </w:p>
        <w:p w:rsidR="00B82568" w:rsidRPr="00B82568" w:rsidRDefault="001375B7"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5 \h </w:instrText>
            </w:r>
            <w:r w:rsidRPr="00B82568">
              <w:rPr>
                <w:rStyle w:val="Hyperlink"/>
                <w:webHidden/>
              </w:rPr>
            </w:r>
            <w:r w:rsidRPr="00B82568">
              <w:rPr>
                <w:rStyle w:val="Hyperlink"/>
                <w:webHidden/>
              </w:rPr>
              <w:fldChar w:fldCharType="separate"/>
            </w:r>
            <w:r w:rsidR="00FB1D41">
              <w:rPr>
                <w:rStyle w:val="Hyperlink"/>
                <w:webHidden/>
              </w:rPr>
              <w:t>24</w:t>
            </w:r>
            <w:r w:rsidRPr="00B82568">
              <w:rPr>
                <w:rStyle w:val="Hyperlink"/>
                <w:webHidden/>
              </w:rPr>
              <w:fldChar w:fldCharType="end"/>
            </w:r>
          </w:hyperlink>
        </w:p>
        <w:p w:rsidR="00B82568" w:rsidRPr="00B82568" w:rsidRDefault="001375B7"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6 \h </w:instrText>
            </w:r>
            <w:r w:rsidRPr="00B82568">
              <w:rPr>
                <w:rStyle w:val="Hyperlink"/>
                <w:webHidden/>
              </w:rPr>
            </w:r>
            <w:r w:rsidRPr="00B82568">
              <w:rPr>
                <w:rStyle w:val="Hyperlink"/>
                <w:webHidden/>
              </w:rPr>
              <w:fldChar w:fldCharType="separate"/>
            </w:r>
            <w:r w:rsidR="00FB1D41">
              <w:rPr>
                <w:rStyle w:val="Hyperlink"/>
                <w:webHidden/>
              </w:rPr>
              <w:t>25</w:t>
            </w:r>
            <w:r w:rsidRPr="00B82568">
              <w:rPr>
                <w:rStyle w:val="Hyperlink"/>
                <w:webHidden/>
              </w:rPr>
              <w:fldChar w:fldCharType="end"/>
            </w:r>
          </w:hyperlink>
        </w:p>
        <w:p w:rsidR="00B82568" w:rsidRPr="00B82568" w:rsidRDefault="001375B7"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7 \h </w:instrText>
            </w:r>
            <w:r w:rsidRPr="00B82568">
              <w:rPr>
                <w:rStyle w:val="Hyperlink"/>
                <w:webHidden/>
              </w:rPr>
            </w:r>
            <w:r w:rsidRPr="00B82568">
              <w:rPr>
                <w:rStyle w:val="Hyperlink"/>
                <w:webHidden/>
              </w:rPr>
              <w:fldChar w:fldCharType="separate"/>
            </w:r>
            <w:r w:rsidR="00FB1D41">
              <w:rPr>
                <w:rStyle w:val="Hyperlink"/>
                <w:webHidden/>
              </w:rPr>
              <w:t>26</w:t>
            </w:r>
            <w:r w:rsidRPr="00B82568">
              <w:rPr>
                <w:rStyle w:val="Hyperlink"/>
                <w:webHidden/>
              </w:rPr>
              <w:fldChar w:fldCharType="end"/>
            </w:r>
          </w:hyperlink>
        </w:p>
        <w:p w:rsidR="00B82568" w:rsidRPr="00B82568" w:rsidRDefault="001375B7"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08 \h </w:instrText>
            </w:r>
            <w:r w:rsidRPr="00B82568">
              <w:rPr>
                <w:rStyle w:val="Hyperlink"/>
                <w:webHidden/>
              </w:rPr>
            </w:r>
            <w:r w:rsidRPr="00B82568">
              <w:rPr>
                <w:rStyle w:val="Hyperlink"/>
                <w:webHidden/>
              </w:rPr>
              <w:fldChar w:fldCharType="separate"/>
            </w:r>
            <w:r w:rsidR="00FB1D41">
              <w:rPr>
                <w:rStyle w:val="Hyperlink"/>
                <w:webHidden/>
              </w:rPr>
              <w:t>28</w:t>
            </w:r>
            <w:r w:rsidRPr="00B82568">
              <w:rPr>
                <w:rStyle w:val="Hyperlink"/>
                <w:webHidden/>
              </w:rPr>
              <w:fldChar w:fldCharType="end"/>
            </w:r>
          </w:hyperlink>
        </w:p>
        <w:p w:rsidR="00B82568" w:rsidRPr="00B82568" w:rsidRDefault="001375B7"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09 \h </w:instrText>
            </w:r>
            <w:r w:rsidRPr="00B82568">
              <w:rPr>
                <w:rStyle w:val="Hyperlink"/>
                <w:webHidden/>
              </w:rPr>
            </w:r>
            <w:r w:rsidRPr="00B82568">
              <w:rPr>
                <w:rStyle w:val="Hyperlink"/>
                <w:webHidden/>
              </w:rPr>
              <w:fldChar w:fldCharType="separate"/>
            </w:r>
            <w:r w:rsidR="00FB1D41">
              <w:rPr>
                <w:rStyle w:val="Hyperlink"/>
                <w:webHidden/>
              </w:rPr>
              <w:t>31</w:t>
            </w:r>
            <w:r w:rsidRPr="00B82568">
              <w:rPr>
                <w:rStyle w:val="Hyperlink"/>
                <w:webHidden/>
              </w:rPr>
              <w:fldChar w:fldCharType="end"/>
            </w:r>
          </w:hyperlink>
        </w:p>
        <w:p w:rsidR="00B82568" w:rsidRPr="00B82568" w:rsidRDefault="001375B7"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0 \h </w:instrText>
            </w:r>
            <w:r w:rsidRPr="00B82568">
              <w:rPr>
                <w:rStyle w:val="Hyperlink"/>
                <w:webHidden/>
              </w:rPr>
            </w:r>
            <w:r w:rsidRPr="00B82568">
              <w:rPr>
                <w:rStyle w:val="Hyperlink"/>
                <w:webHidden/>
              </w:rPr>
              <w:fldChar w:fldCharType="separate"/>
            </w:r>
            <w:r w:rsidR="00FB1D41">
              <w:rPr>
                <w:rStyle w:val="Hyperlink"/>
                <w:webHidden/>
              </w:rPr>
              <w:t>32</w:t>
            </w:r>
            <w:r w:rsidRPr="00B82568">
              <w:rPr>
                <w:rStyle w:val="Hyperlink"/>
                <w:webHidden/>
              </w:rPr>
              <w:fldChar w:fldCharType="end"/>
            </w:r>
          </w:hyperlink>
        </w:p>
        <w:p w:rsidR="00B82568" w:rsidRPr="00B82568" w:rsidRDefault="001375B7"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1 \h </w:instrText>
            </w:r>
            <w:r w:rsidRPr="00B82568">
              <w:rPr>
                <w:rStyle w:val="Hyperlink"/>
                <w:webHidden/>
              </w:rPr>
            </w:r>
            <w:r w:rsidRPr="00B82568">
              <w:rPr>
                <w:rStyle w:val="Hyperlink"/>
                <w:webHidden/>
              </w:rPr>
              <w:fldChar w:fldCharType="separate"/>
            </w:r>
            <w:r w:rsidR="00FB1D41">
              <w:rPr>
                <w:rStyle w:val="Hyperlink"/>
                <w:webHidden/>
              </w:rPr>
              <w:t>34</w:t>
            </w:r>
            <w:r w:rsidRPr="00B82568">
              <w:rPr>
                <w:rStyle w:val="Hyperlink"/>
                <w:webHidden/>
              </w:rPr>
              <w:fldChar w:fldCharType="end"/>
            </w:r>
          </w:hyperlink>
        </w:p>
        <w:p w:rsidR="00B82568" w:rsidRPr="00B82568" w:rsidRDefault="001375B7"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2 \h </w:instrText>
            </w:r>
            <w:r w:rsidRPr="00B82568">
              <w:rPr>
                <w:rStyle w:val="Hyperlink"/>
                <w:webHidden/>
              </w:rPr>
            </w:r>
            <w:r w:rsidRPr="00B82568">
              <w:rPr>
                <w:rStyle w:val="Hyperlink"/>
                <w:webHidden/>
              </w:rPr>
              <w:fldChar w:fldCharType="separate"/>
            </w:r>
            <w:r w:rsidR="00FB1D41">
              <w:rPr>
                <w:rStyle w:val="Hyperlink"/>
                <w:webHidden/>
              </w:rPr>
              <w:t>35</w:t>
            </w:r>
            <w:r w:rsidRPr="00B82568">
              <w:rPr>
                <w:rStyle w:val="Hyperlink"/>
                <w:webHidden/>
              </w:rPr>
              <w:fldChar w:fldCharType="end"/>
            </w:r>
          </w:hyperlink>
        </w:p>
        <w:p w:rsidR="00B82568" w:rsidRPr="00B82568" w:rsidRDefault="001375B7"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3 \h </w:instrText>
            </w:r>
            <w:r w:rsidRPr="00B82568">
              <w:rPr>
                <w:rStyle w:val="Hyperlink"/>
                <w:webHidden/>
              </w:rPr>
            </w:r>
            <w:r w:rsidRPr="00B82568">
              <w:rPr>
                <w:rStyle w:val="Hyperlink"/>
                <w:webHidden/>
              </w:rPr>
              <w:fldChar w:fldCharType="separate"/>
            </w:r>
            <w:r w:rsidR="00FB1D41">
              <w:rPr>
                <w:rStyle w:val="Hyperlink"/>
                <w:webHidden/>
              </w:rPr>
              <w:t>35</w:t>
            </w:r>
            <w:r w:rsidRPr="00B82568">
              <w:rPr>
                <w:rStyle w:val="Hyperlink"/>
                <w:webHidden/>
              </w:rPr>
              <w:fldChar w:fldCharType="end"/>
            </w:r>
          </w:hyperlink>
        </w:p>
        <w:p w:rsidR="00B82568" w:rsidRPr="00B82568" w:rsidRDefault="001375B7"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4 \h </w:instrText>
            </w:r>
            <w:r w:rsidRPr="00B82568">
              <w:rPr>
                <w:rStyle w:val="Hyperlink"/>
                <w:webHidden/>
              </w:rPr>
            </w:r>
            <w:r w:rsidRPr="00B82568">
              <w:rPr>
                <w:rStyle w:val="Hyperlink"/>
                <w:webHidden/>
              </w:rPr>
              <w:fldChar w:fldCharType="separate"/>
            </w:r>
            <w:r w:rsidR="00FB1D41">
              <w:rPr>
                <w:rStyle w:val="Hyperlink"/>
                <w:webHidden/>
              </w:rPr>
              <w:t>35</w:t>
            </w:r>
            <w:r w:rsidRPr="00B82568">
              <w:rPr>
                <w:rStyle w:val="Hyperlink"/>
                <w:webHidden/>
              </w:rPr>
              <w:fldChar w:fldCharType="end"/>
            </w:r>
          </w:hyperlink>
        </w:p>
        <w:p w:rsidR="00B82568" w:rsidRPr="00B82568" w:rsidRDefault="001375B7"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5 \h </w:instrText>
            </w:r>
            <w:r w:rsidRPr="00B82568">
              <w:rPr>
                <w:rStyle w:val="Hyperlink"/>
                <w:webHidden/>
              </w:rPr>
            </w:r>
            <w:r w:rsidRPr="00B82568">
              <w:rPr>
                <w:rStyle w:val="Hyperlink"/>
                <w:webHidden/>
              </w:rPr>
              <w:fldChar w:fldCharType="separate"/>
            </w:r>
            <w:r w:rsidR="00FB1D41">
              <w:rPr>
                <w:rStyle w:val="Hyperlink"/>
                <w:webHidden/>
              </w:rPr>
              <w:t>36</w:t>
            </w:r>
            <w:r w:rsidRPr="00B82568">
              <w:rPr>
                <w:rStyle w:val="Hyperlink"/>
                <w:webHidden/>
              </w:rPr>
              <w:fldChar w:fldCharType="end"/>
            </w:r>
          </w:hyperlink>
        </w:p>
        <w:p w:rsidR="00B82568" w:rsidRPr="00B82568" w:rsidRDefault="001375B7"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6 \h </w:instrText>
            </w:r>
            <w:r w:rsidRPr="00B82568">
              <w:rPr>
                <w:rStyle w:val="Hyperlink"/>
                <w:webHidden/>
              </w:rPr>
            </w:r>
            <w:r w:rsidRPr="00B82568">
              <w:rPr>
                <w:rStyle w:val="Hyperlink"/>
                <w:webHidden/>
              </w:rPr>
              <w:fldChar w:fldCharType="separate"/>
            </w:r>
            <w:r w:rsidR="00FB1D41">
              <w:rPr>
                <w:rStyle w:val="Hyperlink"/>
                <w:webHidden/>
              </w:rPr>
              <w:t>36</w:t>
            </w:r>
            <w:r w:rsidRPr="00B82568">
              <w:rPr>
                <w:rStyle w:val="Hyperlink"/>
                <w:webHidden/>
              </w:rPr>
              <w:fldChar w:fldCharType="end"/>
            </w:r>
          </w:hyperlink>
        </w:p>
        <w:p w:rsidR="00B82568" w:rsidRPr="00B82568" w:rsidRDefault="001375B7"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7 \h </w:instrText>
            </w:r>
            <w:r w:rsidRPr="00B82568">
              <w:rPr>
                <w:rStyle w:val="Hyperlink"/>
                <w:webHidden/>
              </w:rPr>
            </w:r>
            <w:r w:rsidRPr="00B82568">
              <w:rPr>
                <w:rStyle w:val="Hyperlink"/>
                <w:webHidden/>
              </w:rPr>
              <w:fldChar w:fldCharType="separate"/>
            </w:r>
            <w:r w:rsidR="00FB1D41">
              <w:rPr>
                <w:rStyle w:val="Hyperlink"/>
                <w:webHidden/>
              </w:rPr>
              <w:t>36</w:t>
            </w:r>
            <w:r w:rsidRPr="00B82568">
              <w:rPr>
                <w:rStyle w:val="Hyperlink"/>
                <w:webHidden/>
              </w:rPr>
              <w:fldChar w:fldCharType="end"/>
            </w:r>
          </w:hyperlink>
        </w:p>
        <w:p w:rsidR="00B82568" w:rsidRPr="00B82568" w:rsidRDefault="001375B7"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8 \h </w:instrText>
            </w:r>
            <w:r w:rsidRPr="00B82568">
              <w:rPr>
                <w:rStyle w:val="Hyperlink"/>
                <w:webHidden/>
              </w:rPr>
            </w:r>
            <w:r w:rsidRPr="00B82568">
              <w:rPr>
                <w:rStyle w:val="Hyperlink"/>
                <w:webHidden/>
              </w:rPr>
              <w:fldChar w:fldCharType="separate"/>
            </w:r>
            <w:r w:rsidR="00FB1D41">
              <w:rPr>
                <w:rStyle w:val="Hyperlink"/>
                <w:webHidden/>
              </w:rPr>
              <w:t>37</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1375B7"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19 \h </w:instrText>
            </w:r>
            <w:r w:rsidRPr="00B82568">
              <w:rPr>
                <w:rStyle w:val="Hyperlink"/>
                <w:webHidden/>
              </w:rPr>
            </w:r>
            <w:r w:rsidRPr="00B82568">
              <w:rPr>
                <w:rStyle w:val="Hyperlink"/>
                <w:webHidden/>
              </w:rPr>
              <w:fldChar w:fldCharType="separate"/>
            </w:r>
            <w:r w:rsidR="00FB1D41">
              <w:rPr>
                <w:rStyle w:val="Hyperlink"/>
                <w:webHidden/>
              </w:rPr>
              <w:t>38</w:t>
            </w:r>
            <w:r w:rsidRPr="00B82568">
              <w:rPr>
                <w:rStyle w:val="Hyperlink"/>
                <w:webHidden/>
              </w:rPr>
              <w:fldChar w:fldCharType="end"/>
            </w:r>
          </w:hyperlink>
        </w:p>
        <w:p w:rsidR="00B82568" w:rsidRPr="00B82568" w:rsidRDefault="001375B7"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0 \h </w:instrText>
            </w:r>
            <w:r w:rsidRPr="00B82568">
              <w:rPr>
                <w:rStyle w:val="Hyperlink"/>
                <w:webHidden/>
              </w:rPr>
            </w:r>
            <w:r w:rsidRPr="00B82568">
              <w:rPr>
                <w:rStyle w:val="Hyperlink"/>
                <w:webHidden/>
              </w:rPr>
              <w:fldChar w:fldCharType="separate"/>
            </w:r>
            <w:r w:rsidR="00FB1D41">
              <w:rPr>
                <w:rStyle w:val="Hyperlink"/>
                <w:webHidden/>
              </w:rPr>
              <w:t>39</w:t>
            </w:r>
            <w:r w:rsidRPr="00B82568">
              <w:rPr>
                <w:rStyle w:val="Hyperlink"/>
                <w:webHidden/>
              </w:rPr>
              <w:fldChar w:fldCharType="end"/>
            </w:r>
          </w:hyperlink>
        </w:p>
        <w:p w:rsidR="00B82568" w:rsidRPr="00B82568" w:rsidRDefault="001375B7"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1 \h </w:instrText>
            </w:r>
            <w:r w:rsidRPr="00B82568">
              <w:rPr>
                <w:rStyle w:val="Hyperlink"/>
                <w:webHidden/>
              </w:rPr>
            </w:r>
            <w:r w:rsidRPr="00B82568">
              <w:rPr>
                <w:rStyle w:val="Hyperlink"/>
                <w:webHidden/>
              </w:rPr>
              <w:fldChar w:fldCharType="separate"/>
            </w:r>
            <w:r w:rsidR="00FB1D41">
              <w:rPr>
                <w:rStyle w:val="Hyperlink"/>
                <w:webHidden/>
              </w:rPr>
              <w:t>40</w:t>
            </w:r>
            <w:r w:rsidRPr="00B82568">
              <w:rPr>
                <w:rStyle w:val="Hyperlink"/>
                <w:webHidden/>
              </w:rPr>
              <w:fldChar w:fldCharType="end"/>
            </w:r>
          </w:hyperlink>
        </w:p>
        <w:p w:rsidR="00B82568" w:rsidRPr="00B82568" w:rsidRDefault="001375B7"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2 \h </w:instrText>
            </w:r>
            <w:r w:rsidRPr="00B82568">
              <w:rPr>
                <w:rStyle w:val="Hyperlink"/>
                <w:webHidden/>
              </w:rPr>
            </w:r>
            <w:r w:rsidRPr="00B82568">
              <w:rPr>
                <w:rStyle w:val="Hyperlink"/>
                <w:webHidden/>
              </w:rPr>
              <w:fldChar w:fldCharType="separate"/>
            </w:r>
            <w:r w:rsidR="00FB1D41">
              <w:rPr>
                <w:rStyle w:val="Hyperlink"/>
                <w:webHidden/>
              </w:rPr>
              <w:t>41</w:t>
            </w:r>
            <w:r w:rsidRPr="00B82568">
              <w:rPr>
                <w:rStyle w:val="Hyperlink"/>
                <w:webHidden/>
              </w:rPr>
              <w:fldChar w:fldCharType="end"/>
            </w:r>
          </w:hyperlink>
        </w:p>
        <w:p w:rsidR="007E3AB8" w:rsidRDefault="007E3AB8" w:rsidP="00167B36">
          <w:pPr>
            <w:pStyle w:val="Sumrio1"/>
            <w:rPr>
              <w:rStyle w:val="Hyperlink"/>
            </w:rPr>
          </w:pPr>
        </w:p>
        <w:p w:rsidR="00B82568" w:rsidRPr="00B82568" w:rsidRDefault="001375B7"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3 \h </w:instrText>
            </w:r>
            <w:r w:rsidRPr="00B82568">
              <w:rPr>
                <w:rStyle w:val="Hyperlink"/>
                <w:webHidden/>
              </w:rPr>
            </w:r>
            <w:r w:rsidRPr="00B82568">
              <w:rPr>
                <w:rStyle w:val="Hyperlink"/>
                <w:webHidden/>
              </w:rPr>
              <w:fldChar w:fldCharType="separate"/>
            </w:r>
            <w:r w:rsidR="00FB1D41">
              <w:rPr>
                <w:rStyle w:val="Hyperlink"/>
                <w:webHidden/>
              </w:rPr>
              <w:t>42</w:t>
            </w:r>
            <w:r w:rsidRPr="00B82568">
              <w:rPr>
                <w:rStyle w:val="Hyperlink"/>
                <w:webHidden/>
              </w:rPr>
              <w:fldChar w:fldCharType="end"/>
            </w:r>
          </w:hyperlink>
        </w:p>
        <w:p w:rsidR="00B82568" w:rsidRPr="00B82568" w:rsidRDefault="001375B7"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4 \h </w:instrText>
            </w:r>
            <w:r w:rsidRPr="00B82568">
              <w:rPr>
                <w:rStyle w:val="Hyperlink"/>
                <w:webHidden/>
              </w:rPr>
            </w:r>
            <w:r w:rsidRPr="00B82568">
              <w:rPr>
                <w:rStyle w:val="Hyperlink"/>
                <w:webHidden/>
              </w:rPr>
              <w:fldChar w:fldCharType="separate"/>
            </w:r>
            <w:r w:rsidR="00FB1D41">
              <w:rPr>
                <w:rStyle w:val="Hyperlink"/>
                <w:webHidden/>
              </w:rPr>
              <w:t>43</w:t>
            </w:r>
            <w:r w:rsidRPr="00B82568">
              <w:rPr>
                <w:rStyle w:val="Hyperlink"/>
                <w:webHidden/>
              </w:rPr>
              <w:fldChar w:fldCharType="end"/>
            </w:r>
          </w:hyperlink>
        </w:p>
        <w:p w:rsidR="00B82568" w:rsidRPr="00B82568" w:rsidRDefault="001375B7"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5 \h </w:instrText>
            </w:r>
            <w:r w:rsidRPr="00B82568">
              <w:rPr>
                <w:rStyle w:val="Hyperlink"/>
                <w:webHidden/>
              </w:rPr>
            </w:r>
            <w:r w:rsidRPr="00B82568">
              <w:rPr>
                <w:rStyle w:val="Hyperlink"/>
                <w:webHidden/>
              </w:rPr>
              <w:fldChar w:fldCharType="separate"/>
            </w:r>
            <w:r w:rsidR="00FB1D41">
              <w:rPr>
                <w:rStyle w:val="Hyperlink"/>
                <w:webHidden/>
              </w:rPr>
              <w:t>44</w:t>
            </w:r>
            <w:r w:rsidRPr="00B82568">
              <w:rPr>
                <w:rStyle w:val="Hyperlink"/>
                <w:webHidden/>
              </w:rPr>
              <w:fldChar w:fldCharType="end"/>
            </w:r>
          </w:hyperlink>
        </w:p>
        <w:p w:rsidR="00B82568" w:rsidRPr="00B82568" w:rsidRDefault="001375B7"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Pr="00B82568">
              <w:rPr>
                <w:rStyle w:val="Hyperlink"/>
                <w:webHidden/>
              </w:rPr>
              <w:fldChar w:fldCharType="begin"/>
            </w:r>
            <w:r w:rsidR="00B82568" w:rsidRPr="00B82568">
              <w:rPr>
                <w:rStyle w:val="Hyperlink"/>
                <w:webHidden/>
              </w:rPr>
              <w:instrText xml:space="preserve"> PAGEREF _Toc33871126 \h </w:instrText>
            </w:r>
            <w:r w:rsidRPr="00B82568">
              <w:rPr>
                <w:rStyle w:val="Hyperlink"/>
                <w:webHidden/>
              </w:rPr>
            </w:r>
            <w:r w:rsidRPr="00B82568">
              <w:rPr>
                <w:rStyle w:val="Hyperlink"/>
                <w:webHidden/>
              </w:rPr>
              <w:fldChar w:fldCharType="separate"/>
            </w:r>
            <w:r w:rsidR="00FB1D41">
              <w:rPr>
                <w:rStyle w:val="Hyperlink"/>
                <w:webHidden/>
              </w:rPr>
              <w:t>44</w:t>
            </w:r>
            <w:r w:rsidRPr="00B82568">
              <w:rPr>
                <w:rStyle w:val="Hyperlink"/>
                <w:webHidden/>
              </w:rPr>
              <w:fldChar w:fldCharType="end"/>
            </w:r>
          </w:hyperlink>
        </w:p>
        <w:p w:rsidR="00B82568" w:rsidRPr="00B82568" w:rsidRDefault="001375B7"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7 \h </w:instrText>
            </w:r>
            <w:r w:rsidRPr="00B82568">
              <w:rPr>
                <w:rStyle w:val="Hyperlink"/>
                <w:webHidden/>
              </w:rPr>
            </w:r>
            <w:r w:rsidRPr="00B82568">
              <w:rPr>
                <w:rStyle w:val="Hyperlink"/>
                <w:webHidden/>
              </w:rPr>
              <w:fldChar w:fldCharType="separate"/>
            </w:r>
            <w:r w:rsidR="00FB1D41">
              <w:rPr>
                <w:rStyle w:val="Hyperlink"/>
                <w:webHidden/>
              </w:rPr>
              <w:t>45</w:t>
            </w:r>
            <w:r w:rsidRPr="00B82568">
              <w:rPr>
                <w:rStyle w:val="Hyperlink"/>
                <w:webHidden/>
              </w:rPr>
              <w:fldChar w:fldCharType="end"/>
            </w:r>
          </w:hyperlink>
        </w:p>
        <w:p w:rsidR="00B82568" w:rsidRPr="00B82568" w:rsidRDefault="001375B7"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8 \h </w:instrText>
            </w:r>
            <w:r w:rsidRPr="00B82568">
              <w:rPr>
                <w:rStyle w:val="Hyperlink"/>
                <w:webHidden/>
              </w:rPr>
            </w:r>
            <w:r w:rsidRPr="00B82568">
              <w:rPr>
                <w:rStyle w:val="Hyperlink"/>
                <w:webHidden/>
              </w:rPr>
              <w:fldChar w:fldCharType="separate"/>
            </w:r>
            <w:r w:rsidR="00FB1D41">
              <w:rPr>
                <w:rStyle w:val="Hyperlink"/>
                <w:webHidden/>
              </w:rPr>
              <w:t>47</w:t>
            </w:r>
            <w:r w:rsidRPr="00B82568">
              <w:rPr>
                <w:rStyle w:val="Hyperlink"/>
                <w:webHidden/>
              </w:rPr>
              <w:fldChar w:fldCharType="end"/>
            </w:r>
          </w:hyperlink>
        </w:p>
        <w:p w:rsidR="00B82568" w:rsidRPr="00B82568" w:rsidRDefault="001375B7"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29 \h </w:instrText>
            </w:r>
            <w:r w:rsidRPr="00B82568">
              <w:rPr>
                <w:rStyle w:val="Hyperlink"/>
                <w:webHidden/>
              </w:rPr>
            </w:r>
            <w:r w:rsidRPr="00B82568">
              <w:rPr>
                <w:rStyle w:val="Hyperlink"/>
                <w:webHidden/>
              </w:rPr>
              <w:fldChar w:fldCharType="separate"/>
            </w:r>
            <w:r w:rsidR="00FB1D41">
              <w:rPr>
                <w:rStyle w:val="Hyperlink"/>
                <w:webHidden/>
              </w:rPr>
              <w:t>49</w:t>
            </w:r>
            <w:r w:rsidRPr="00B82568">
              <w:rPr>
                <w:rStyle w:val="Hyperlink"/>
                <w:webHidden/>
              </w:rPr>
              <w:fldChar w:fldCharType="end"/>
            </w:r>
          </w:hyperlink>
        </w:p>
        <w:p w:rsidR="00B82568" w:rsidRPr="00B82568" w:rsidRDefault="001375B7"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0 \h </w:instrText>
            </w:r>
            <w:r w:rsidRPr="00B82568">
              <w:rPr>
                <w:rStyle w:val="Hyperlink"/>
                <w:webHidden/>
              </w:rPr>
            </w:r>
            <w:r w:rsidRPr="00B82568">
              <w:rPr>
                <w:rStyle w:val="Hyperlink"/>
                <w:webHidden/>
              </w:rPr>
              <w:fldChar w:fldCharType="separate"/>
            </w:r>
            <w:r w:rsidR="00FB1D41">
              <w:rPr>
                <w:rStyle w:val="Hyperlink"/>
                <w:webHidden/>
              </w:rPr>
              <w:t>51</w:t>
            </w:r>
            <w:r w:rsidRPr="00B82568">
              <w:rPr>
                <w:rStyle w:val="Hyperlink"/>
                <w:webHidden/>
              </w:rPr>
              <w:fldChar w:fldCharType="end"/>
            </w:r>
          </w:hyperlink>
        </w:p>
        <w:p w:rsidR="00B82568" w:rsidRPr="00B82568" w:rsidRDefault="001375B7"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1 \h </w:instrText>
            </w:r>
            <w:r w:rsidRPr="00B82568">
              <w:rPr>
                <w:rStyle w:val="Hyperlink"/>
                <w:webHidden/>
              </w:rPr>
            </w:r>
            <w:r w:rsidRPr="00B82568">
              <w:rPr>
                <w:rStyle w:val="Hyperlink"/>
                <w:webHidden/>
              </w:rPr>
              <w:fldChar w:fldCharType="separate"/>
            </w:r>
            <w:r w:rsidR="00FB1D41">
              <w:rPr>
                <w:rStyle w:val="Hyperlink"/>
                <w:webHidden/>
              </w:rPr>
              <w:t>52</w:t>
            </w:r>
            <w:r w:rsidRPr="00B82568">
              <w:rPr>
                <w:rStyle w:val="Hyperlink"/>
                <w:webHidden/>
              </w:rPr>
              <w:fldChar w:fldCharType="end"/>
            </w:r>
          </w:hyperlink>
        </w:p>
        <w:p w:rsidR="00B82568" w:rsidRPr="00B82568" w:rsidRDefault="001375B7"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2 \h </w:instrText>
            </w:r>
            <w:r w:rsidRPr="00B82568">
              <w:rPr>
                <w:rStyle w:val="Hyperlink"/>
                <w:webHidden/>
              </w:rPr>
            </w:r>
            <w:r w:rsidRPr="00B82568">
              <w:rPr>
                <w:rStyle w:val="Hyperlink"/>
                <w:webHidden/>
              </w:rPr>
              <w:fldChar w:fldCharType="separate"/>
            </w:r>
            <w:r w:rsidR="00FB1D41">
              <w:rPr>
                <w:rStyle w:val="Hyperlink"/>
                <w:webHidden/>
              </w:rPr>
              <w:t>54</w:t>
            </w:r>
            <w:r w:rsidRPr="00B82568">
              <w:rPr>
                <w:rStyle w:val="Hyperlink"/>
                <w:webHidden/>
              </w:rPr>
              <w:fldChar w:fldCharType="end"/>
            </w:r>
          </w:hyperlink>
        </w:p>
        <w:p w:rsidR="00B82568" w:rsidRPr="00B82568" w:rsidRDefault="001375B7"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3 \h </w:instrText>
            </w:r>
            <w:r w:rsidRPr="00B82568">
              <w:rPr>
                <w:rStyle w:val="Hyperlink"/>
                <w:webHidden/>
              </w:rPr>
            </w:r>
            <w:r w:rsidRPr="00B82568">
              <w:rPr>
                <w:rStyle w:val="Hyperlink"/>
                <w:webHidden/>
              </w:rPr>
              <w:fldChar w:fldCharType="separate"/>
            </w:r>
            <w:r w:rsidR="00FB1D41">
              <w:rPr>
                <w:rStyle w:val="Hyperlink"/>
                <w:webHidden/>
              </w:rPr>
              <w:t>56</w:t>
            </w:r>
            <w:r w:rsidRPr="00B82568">
              <w:rPr>
                <w:rStyle w:val="Hyperlink"/>
                <w:webHidden/>
              </w:rPr>
              <w:fldChar w:fldCharType="end"/>
            </w:r>
          </w:hyperlink>
        </w:p>
        <w:p w:rsidR="00B82568" w:rsidRPr="00B82568" w:rsidRDefault="001375B7"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4 \h </w:instrText>
            </w:r>
            <w:r w:rsidRPr="00B82568">
              <w:rPr>
                <w:rStyle w:val="Hyperlink"/>
                <w:webHidden/>
              </w:rPr>
            </w:r>
            <w:r w:rsidRPr="00B82568">
              <w:rPr>
                <w:rStyle w:val="Hyperlink"/>
                <w:webHidden/>
              </w:rPr>
              <w:fldChar w:fldCharType="separate"/>
            </w:r>
            <w:r w:rsidR="00FB1D41">
              <w:rPr>
                <w:rStyle w:val="Hyperlink"/>
                <w:webHidden/>
              </w:rPr>
              <w:t>57</w:t>
            </w:r>
            <w:r w:rsidRPr="00B82568">
              <w:rPr>
                <w:rStyle w:val="Hyperlink"/>
                <w:webHidden/>
              </w:rPr>
              <w:fldChar w:fldCharType="end"/>
            </w:r>
          </w:hyperlink>
        </w:p>
        <w:p w:rsidR="00B82568" w:rsidRPr="00B82568" w:rsidRDefault="001375B7"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5 \h </w:instrText>
            </w:r>
            <w:r w:rsidRPr="00B82568">
              <w:rPr>
                <w:rStyle w:val="Hyperlink"/>
                <w:webHidden/>
              </w:rPr>
            </w:r>
            <w:r w:rsidRPr="00B82568">
              <w:rPr>
                <w:rStyle w:val="Hyperlink"/>
                <w:webHidden/>
              </w:rPr>
              <w:fldChar w:fldCharType="separate"/>
            </w:r>
            <w:r w:rsidR="00FB1D41">
              <w:rPr>
                <w:rStyle w:val="Hyperlink"/>
                <w:webHidden/>
              </w:rPr>
              <w:t>60</w:t>
            </w:r>
            <w:r w:rsidRPr="00B82568">
              <w:rPr>
                <w:rStyle w:val="Hyperlink"/>
                <w:webHidden/>
              </w:rPr>
              <w:fldChar w:fldCharType="end"/>
            </w:r>
          </w:hyperlink>
        </w:p>
        <w:p w:rsidR="00B82568" w:rsidRPr="00B82568" w:rsidRDefault="001375B7"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6 \h </w:instrText>
            </w:r>
            <w:r w:rsidRPr="00B82568">
              <w:rPr>
                <w:rStyle w:val="Hyperlink"/>
                <w:webHidden/>
              </w:rPr>
            </w:r>
            <w:r w:rsidRPr="00B82568">
              <w:rPr>
                <w:rStyle w:val="Hyperlink"/>
                <w:webHidden/>
              </w:rPr>
              <w:fldChar w:fldCharType="separate"/>
            </w:r>
            <w:r w:rsidR="00FB1D41">
              <w:rPr>
                <w:rStyle w:val="Hyperlink"/>
                <w:webHidden/>
              </w:rPr>
              <w:t>62</w:t>
            </w:r>
            <w:r w:rsidRPr="00B82568">
              <w:rPr>
                <w:rStyle w:val="Hyperlink"/>
                <w:webHidden/>
              </w:rPr>
              <w:fldChar w:fldCharType="end"/>
            </w:r>
          </w:hyperlink>
        </w:p>
        <w:p w:rsidR="00B82568" w:rsidRPr="00B82568" w:rsidRDefault="001375B7"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7 \h </w:instrText>
            </w:r>
            <w:r w:rsidRPr="00B82568">
              <w:rPr>
                <w:rStyle w:val="Hyperlink"/>
                <w:webHidden/>
              </w:rPr>
            </w:r>
            <w:r w:rsidRPr="00B82568">
              <w:rPr>
                <w:rStyle w:val="Hyperlink"/>
                <w:webHidden/>
              </w:rPr>
              <w:fldChar w:fldCharType="separate"/>
            </w:r>
            <w:r w:rsidR="00FB1D41">
              <w:rPr>
                <w:rStyle w:val="Hyperlink"/>
                <w:webHidden/>
              </w:rPr>
              <w:t>65</w:t>
            </w:r>
            <w:r w:rsidRPr="00B82568">
              <w:rPr>
                <w:rStyle w:val="Hyperlink"/>
                <w:webHidden/>
              </w:rPr>
              <w:fldChar w:fldCharType="end"/>
            </w:r>
          </w:hyperlink>
        </w:p>
        <w:p w:rsidR="00167B36" w:rsidRDefault="00167B36" w:rsidP="00B82568">
          <w:pPr>
            <w:pStyle w:val="Sumrio1"/>
            <w:rPr>
              <w:rStyle w:val="Hyperlink"/>
            </w:rPr>
          </w:pPr>
        </w:p>
        <w:p w:rsidR="00B82568" w:rsidRPr="00B82568" w:rsidRDefault="001375B7"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Pr="00B82568">
              <w:rPr>
                <w:rStyle w:val="Hyperlink"/>
                <w:webHidden/>
              </w:rPr>
              <w:fldChar w:fldCharType="begin"/>
            </w:r>
            <w:r w:rsidR="00B82568" w:rsidRPr="00B82568">
              <w:rPr>
                <w:rStyle w:val="Hyperlink"/>
                <w:webHidden/>
              </w:rPr>
              <w:instrText xml:space="preserve"> PAGEREF _Toc33871138 \h </w:instrText>
            </w:r>
            <w:r w:rsidRPr="00B82568">
              <w:rPr>
                <w:rStyle w:val="Hyperlink"/>
                <w:webHidden/>
              </w:rPr>
            </w:r>
            <w:r w:rsidRPr="00B82568">
              <w:rPr>
                <w:rStyle w:val="Hyperlink"/>
                <w:webHidden/>
              </w:rPr>
              <w:fldChar w:fldCharType="separate"/>
            </w:r>
            <w:r w:rsidR="00FB1D41">
              <w:rPr>
                <w:rStyle w:val="Hyperlink"/>
                <w:webHidden/>
              </w:rPr>
              <w:t>66</w:t>
            </w:r>
            <w:r w:rsidRPr="00B82568">
              <w:rPr>
                <w:rStyle w:val="Hyperlink"/>
                <w:webHidden/>
              </w:rPr>
              <w:fldChar w:fldCharType="end"/>
            </w:r>
          </w:hyperlink>
        </w:p>
        <w:p w:rsidR="007058F8" w:rsidRDefault="007058F8" w:rsidP="00B82568">
          <w:pPr>
            <w:pStyle w:val="Sumrio1"/>
            <w:rPr>
              <w:rStyle w:val="Hyperlink"/>
            </w:rPr>
          </w:pPr>
        </w:p>
        <w:p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1375B7" w:rsidRPr="00B82568">
              <w:rPr>
                <w:rStyle w:val="Hyperlink"/>
                <w:webHidden/>
              </w:rPr>
              <w:fldChar w:fldCharType="begin"/>
            </w:r>
            <w:r w:rsidR="00B82568" w:rsidRPr="00B82568">
              <w:rPr>
                <w:rStyle w:val="Hyperlink"/>
                <w:webHidden/>
              </w:rPr>
              <w:instrText xml:space="preserve"> PAGEREF _Toc33871139 \h </w:instrText>
            </w:r>
            <w:r w:rsidR="001375B7" w:rsidRPr="00B82568">
              <w:rPr>
                <w:rStyle w:val="Hyperlink"/>
                <w:webHidden/>
              </w:rPr>
            </w:r>
            <w:r w:rsidR="001375B7" w:rsidRPr="00B82568">
              <w:rPr>
                <w:rStyle w:val="Hyperlink"/>
                <w:webHidden/>
              </w:rPr>
              <w:fldChar w:fldCharType="separate"/>
            </w:r>
            <w:r w:rsidR="00FB1D41">
              <w:rPr>
                <w:rStyle w:val="Hyperlink"/>
                <w:webHidden/>
              </w:rPr>
              <w:t>68</w:t>
            </w:r>
            <w:r w:rsidR="001375B7" w:rsidRPr="00B82568">
              <w:rPr>
                <w:rStyle w:val="Hyperlink"/>
                <w:webHidden/>
              </w:rPr>
              <w:fldChar w:fldCharType="end"/>
            </w:r>
          </w:hyperlink>
        </w:p>
        <w:p w:rsidR="00305883" w:rsidRDefault="001375B7">
          <w:r>
            <w:rPr>
              <w:b/>
              <w:bCs/>
            </w:rPr>
            <w:fldChar w:fldCharType="end"/>
          </w:r>
        </w:p>
      </w:sdtContent>
    </w:sdt>
    <w:p w:rsidR="00A113E0" w:rsidRDefault="0005095E" w:rsidP="00562A7B">
      <w:pPr>
        <w:jc w:val="left"/>
        <w:rPr>
          <w:rFonts w:cs="Times New Roman"/>
          <w:b/>
          <w:sz w:val="28"/>
          <w:szCs w:val="24"/>
        </w:rPr>
        <w:sectPr w:rsidR="00A113E0" w:rsidSect="003232F1">
          <w:headerReference w:type="default" r:id="rId8"/>
          <w:pgSz w:w="11906" w:h="16838" w:code="9"/>
          <w:pgMar w:top="1701" w:right="1134" w:bottom="1134" w:left="1701" w:header="709" w:footer="709" w:gutter="0"/>
          <w:cols w:space="708"/>
          <w:docGrid w:linePitch="360"/>
        </w:sectPr>
      </w:pPr>
      <w:r w:rsidRPr="002B2829">
        <w:rPr>
          <w:rFonts w:cs="Times New Roman"/>
          <w:b/>
          <w:sz w:val="28"/>
          <w:szCs w:val="24"/>
        </w:rPr>
        <w:br w:type="page"/>
      </w:r>
    </w:p>
    <w:p w:rsidR="0005095E" w:rsidRDefault="003232F1" w:rsidP="00925D79">
      <w:pPr>
        <w:pStyle w:val="Ttulo1"/>
      </w:pPr>
      <w:bookmarkStart w:id="0" w:name="_Toc498681696"/>
      <w:bookmarkStart w:id="1" w:name="_Toc33871096"/>
      <w:proofErr w:type="gramStart"/>
      <w:r>
        <w:lastRenderedPageBreak/>
        <w:t>1</w:t>
      </w:r>
      <w:proofErr w:type="gramEnd"/>
      <w:r>
        <w:t xml:space="preserve"> </w:t>
      </w:r>
      <w:r w:rsidR="00EF0057" w:rsidRPr="002B2829">
        <w:t>INTRODUÇÃO</w:t>
      </w:r>
      <w:bookmarkEnd w:id="0"/>
      <w:bookmarkEnd w:id="1"/>
    </w:p>
    <w:p w:rsidR="00085A27" w:rsidRPr="00085A27" w:rsidRDefault="00085A27" w:rsidP="00085A27"/>
    <w:p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1375B7">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1375B7">
        <w:fldChar w:fldCharType="separate"/>
      </w:r>
      <w:r w:rsidR="00594F63" w:rsidRPr="0021217B">
        <w:rPr>
          <w:noProof/>
        </w:rPr>
        <w:t>(COSTA et al., 2012)</w:t>
      </w:r>
      <w:r w:rsidR="001375B7">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1375B7">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1375B7">
        <w:fldChar w:fldCharType="separate"/>
      </w:r>
      <w:r w:rsidR="00594F63" w:rsidRPr="00594F63">
        <w:rPr>
          <w:noProof/>
        </w:rPr>
        <w:t>(LUIZ, 2013)</w:t>
      </w:r>
      <w:r w:rsidR="001375B7">
        <w:fldChar w:fldCharType="end"/>
      </w:r>
      <w:r w:rsidR="00D0465E" w:rsidRPr="002B2829">
        <w:t>.</w:t>
      </w:r>
    </w:p>
    <w:p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proofErr w:type="spellStart"/>
      <w:r w:rsidR="00085A27" w:rsidRPr="00F07A8A">
        <w:rPr>
          <w:i/>
        </w:rPr>
        <w:t>dashboard</w:t>
      </w:r>
      <w:proofErr w:type="spellEnd"/>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1375B7">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1375B7">
        <w:rPr>
          <w:rStyle w:val="Refdenotaderodap"/>
          <w:rFonts w:ascii="Times New Roman" w:hAnsi="Times New Roman" w:cs="Times New Roman"/>
        </w:rPr>
        <w:fldChar w:fldCharType="separate"/>
      </w:r>
      <w:r w:rsidR="00594F63" w:rsidRPr="00594F63">
        <w:rPr>
          <w:noProof/>
        </w:rPr>
        <w:t>(LUCRÉDIO, 2009)</w:t>
      </w:r>
      <w:r w:rsidR="001375B7">
        <w:rPr>
          <w:rStyle w:val="Refdenotaderodap"/>
          <w:rFonts w:ascii="Times New Roman" w:hAnsi="Times New Roman" w:cs="Times New Roman"/>
        </w:rPr>
        <w:fldChar w:fldCharType="end"/>
      </w:r>
      <w:r w:rsidR="00D0465E" w:rsidRPr="002B2829">
        <w:t>.</w:t>
      </w:r>
    </w:p>
    <w:p w:rsidR="008E5A73" w:rsidRDefault="00376622" w:rsidP="00376622">
      <w:r>
        <w:lastRenderedPageBreak/>
        <w:tab/>
      </w:r>
      <w:r w:rsidR="00F07A8A">
        <w:t>Estratégias como</w:t>
      </w:r>
      <w:r w:rsidR="00F07A8A" w:rsidRPr="002B2829">
        <w:t xml:space="preserve"> </w:t>
      </w:r>
      <w:r w:rsidR="00D0465E" w:rsidRPr="002B2829">
        <w:t>utilizar-se de bibliotecas</w:t>
      </w:r>
      <w:r w:rsidR="00F07A8A">
        <w:t xml:space="preserve">, </w:t>
      </w:r>
      <w:r w:rsidR="00F07A8A" w:rsidRPr="00F07A8A">
        <w:rPr>
          <w:i/>
        </w:rPr>
        <w:t>frameworks</w:t>
      </w:r>
      <w:r w:rsidR="00D0465E" w:rsidRPr="002B2829">
        <w:t xml:space="preserve"> </w:t>
      </w:r>
      <w:r w:rsidR="00F07A8A">
        <w:t>e</w:t>
      </w:r>
      <w:r w:rsidR="00F07A8A" w:rsidRPr="002B2829">
        <w:t xml:space="preserve"> </w:t>
      </w:r>
      <w:r w:rsidR="00F07A8A">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1375B7">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1375B7">
        <w:fldChar w:fldCharType="separate"/>
      </w:r>
      <w:r w:rsidR="00594F63" w:rsidRPr="00594F63">
        <w:rPr>
          <w:noProof/>
        </w:rPr>
        <w:t>(SHIMABUKURO JUNIOR, 2006)</w:t>
      </w:r>
      <w:r w:rsidR="001375B7">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376622" w:rsidP="00376622">
      <w:r>
        <w:tab/>
      </w:r>
      <w:r w:rsidR="00A62D35">
        <w:t>Aliando a necessidade de f</w:t>
      </w:r>
      <w:r w:rsidR="006E3AD4">
        <w:t>acilitar a exibição e</w:t>
      </w:r>
      <w:r w:rsidR="00A62D35">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rsidR="008E5A73" w:rsidRDefault="008E5A73" w:rsidP="00E6058A">
      <w:pPr>
        <w:rPr>
          <w:rFonts w:eastAsia="Calibri"/>
          <w:szCs w:val="24"/>
        </w:rPr>
      </w:pPr>
    </w:p>
    <w:p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rsidR="006E3AD4" w:rsidRPr="006E3AD4" w:rsidRDefault="006E3AD4" w:rsidP="006E3AD4"/>
    <w:p w:rsidR="00AC2A32" w:rsidRDefault="00376622" w:rsidP="00376622">
      <w:r>
        <w:tab/>
      </w:r>
      <w:r w:rsidR="00D0465E" w:rsidRPr="002B2829">
        <w:t xml:space="preserve">O objetivo deste trabalho é </w:t>
      </w:r>
      <w:r w:rsidR="00C85C22">
        <w:t>desenvolver uma aplicação</w:t>
      </w:r>
      <w:r w:rsidR="00017328">
        <w:t xml:space="preserve"> em linguagem Java </w:t>
      </w:r>
      <w:r w:rsidR="00857FB2">
        <w:t xml:space="preserve">8 SE </w:t>
      </w:r>
      <w:r w:rsidR="00017328">
        <w:t xml:space="preserve">para </w:t>
      </w:r>
      <w:r w:rsidR="00067EDF" w:rsidRPr="006D0E81">
        <w:rPr>
          <w:i/>
        </w:rPr>
        <w:t>desktop</w:t>
      </w:r>
      <w:r w:rsidR="00E0648B" w:rsidRPr="006D0E81">
        <w:rPr>
          <w:i/>
        </w:rPr>
        <w:t>s</w:t>
      </w:r>
      <w:r w:rsidR="006D0E81">
        <w:t>,</w:t>
      </w:r>
      <w:r w:rsidR="00017328">
        <w:t xml:space="preserve"> usando técnicas de </w:t>
      </w:r>
      <w:r w:rsidR="00F96DD7">
        <w:t>programação generativa orientada</w:t>
      </w:r>
      <w:r w:rsidR="00017328">
        <w:t xml:space="preserve"> a </w:t>
      </w:r>
      <w:r w:rsidR="00F96DD7">
        <w:t xml:space="preserve">gabaritos (no inglês, </w:t>
      </w:r>
      <w:r w:rsidR="00F96DD7" w:rsidRPr="00F96DD7">
        <w:rPr>
          <w:i/>
        </w:rPr>
        <w:t>templates</w:t>
      </w:r>
      <w:r w:rsidR="00F96DD7">
        <w:t>)</w:t>
      </w:r>
      <w:r w:rsidR="00C85C22">
        <w:t xml:space="preserve"> que facilite a </w:t>
      </w:r>
      <w:r w:rsidR="006D0E81">
        <w:t>criação de</w:t>
      </w:r>
      <w:r w:rsidR="006D0E81" w:rsidRPr="002B2829">
        <w:t xml:space="preserve"> painéis de informações </w:t>
      </w:r>
      <w:r w:rsidR="006D0E81">
        <w:t>em formato de gráficos e tabelas</w:t>
      </w:r>
      <w:r w:rsidR="006D0E81" w:rsidRPr="002B2829">
        <w:t xml:space="preserve"> (</w:t>
      </w:r>
      <w:r w:rsidR="006D0E81">
        <w:rPr>
          <w:i/>
        </w:rPr>
        <w:t>d</w:t>
      </w:r>
      <w:r w:rsidR="006D0E81" w:rsidRPr="00F07A8A">
        <w:rPr>
          <w:i/>
        </w:rPr>
        <w:t>ashboards</w:t>
      </w:r>
      <w:r w:rsidR="006D0E81" w:rsidRPr="002B2829">
        <w:t>)</w:t>
      </w:r>
      <w:r w:rsidR="006D0E81">
        <w:t xml:space="preserve">, gerados a partir de dados obtidos de </w:t>
      </w:r>
      <w:r w:rsidR="00C85C22">
        <w:t xml:space="preserve">um arquivo </w:t>
      </w:r>
      <w:r w:rsidR="00035B0C">
        <w:t xml:space="preserve">CSV </w:t>
      </w:r>
      <w:r w:rsidR="00600FD0">
        <w:t>(Comma Separated Values, ou Valores separados por vírgula)</w:t>
      </w:r>
      <w:r w:rsidR="006D0E81">
        <w:t>.</w:t>
      </w:r>
      <w:r w:rsidR="00017328">
        <w:t xml:space="preserve"> </w:t>
      </w:r>
    </w:p>
    <w:p w:rsidR="00AC2A32" w:rsidRDefault="00376622" w:rsidP="00376622">
      <w:r>
        <w:tab/>
      </w:r>
      <w:r w:rsidR="00AC2A32">
        <w:t xml:space="preserve">Esta aplicação permitirá ao usuário escolher entre três tipos diferentes de gráficos: gráfico tipo Pizza, gráfico tipo Linha e gráfico tipo Barras Horizontais. Permitirá também dois tipos de reduções: </w:t>
      </w:r>
      <w:r w:rsidR="006D0E81">
        <w:t xml:space="preserve">(a) </w:t>
      </w:r>
      <w:r w:rsidR="00AC2A32">
        <w:t>redução por contagem do total de incidências de um atributo</w:t>
      </w:r>
      <w:r w:rsidR="006D0E81">
        <w:t>,</w:t>
      </w:r>
      <w:r w:rsidR="00AC2A32">
        <w:t xml:space="preserve"> e </w:t>
      </w:r>
      <w:r w:rsidR="006D0E81">
        <w:t xml:space="preserve">(b) </w:t>
      </w:r>
      <w:r w:rsidR="00AC2A32">
        <w:t xml:space="preserve">redução por somatória, usando um atributo especificado como chave e a </w:t>
      </w:r>
      <w:r w:rsidR="006D0E81">
        <w:t xml:space="preserve">totalização </w:t>
      </w:r>
      <w:r w:rsidR="00AC2A32">
        <w:t xml:space="preserve">de um segundo atributo especificado como </w:t>
      </w:r>
      <w:r w:rsidR="006D0E81">
        <w:t xml:space="preserve">um </w:t>
      </w:r>
      <w:r w:rsidR="00AC2A32">
        <w:t>valor</w:t>
      </w:r>
      <w:r w:rsidR="006D0E81">
        <w:t xml:space="preserve"> numérico</w:t>
      </w:r>
      <w:r w:rsidR="00AC2A32">
        <w:t>.</w:t>
      </w:r>
    </w:p>
    <w:p w:rsidR="00B80B81" w:rsidRDefault="00376622" w:rsidP="00376622">
      <w:r>
        <w:tab/>
      </w:r>
      <w:r w:rsidR="006D0E81">
        <w:t xml:space="preserve">Neste trabalho, define-se </w:t>
      </w:r>
      <w:r w:rsidR="00930555" w:rsidRPr="006D0E81">
        <w:rPr>
          <w:b/>
        </w:rPr>
        <w:t>gabarito</w:t>
      </w:r>
      <w:r w:rsidR="006D0E81">
        <w:t xml:space="preserve"> (ou </w:t>
      </w:r>
      <w:r w:rsidR="006D0E81" w:rsidRPr="006D0E81">
        <w:rPr>
          <w:i/>
        </w:rPr>
        <w:t>template</w:t>
      </w:r>
      <w:r w:rsidR="006D0E81">
        <w:t>)</w:t>
      </w:r>
      <w:r w:rsidR="00017328">
        <w:t xml:space="preserve"> </w:t>
      </w:r>
      <w:r w:rsidR="006D0E81">
        <w:t xml:space="preserve">como </w:t>
      </w:r>
      <w:r w:rsidR="00930555">
        <w:t xml:space="preserve">um arquivo contendo </w:t>
      </w:r>
      <w:r w:rsidR="006D0E81">
        <w:t xml:space="preserve">marcações </w:t>
      </w:r>
      <w:r w:rsidR="00930555">
        <w:t xml:space="preserve">HTML e </w:t>
      </w:r>
      <w:r w:rsidR="00930555" w:rsidRPr="006D0E81">
        <w:rPr>
          <w:i/>
        </w:rPr>
        <w:t>scripts</w:t>
      </w:r>
      <w:r w:rsidR="00930555">
        <w:t xml:space="preserve"> </w:t>
      </w:r>
      <w:r w:rsidR="006D0E81">
        <w:t xml:space="preserve">em código </w:t>
      </w:r>
      <w:r w:rsidR="00930555">
        <w:t>Javascript, entremeado a marcações</w:t>
      </w:r>
      <w:r w:rsidR="00017328">
        <w:t xml:space="preserve"> </w:t>
      </w:r>
      <w:r w:rsidR="00930555">
        <w:t>da</w:t>
      </w:r>
      <w:r w:rsidR="00017328">
        <w:t xml:space="preserve"> linguagem de </w:t>
      </w:r>
      <w:r w:rsidR="00017328" w:rsidRPr="006D0E81">
        <w:rPr>
          <w:i/>
        </w:rPr>
        <w:t>template</w:t>
      </w:r>
      <w:r w:rsidR="00017328">
        <w:t xml:space="preserve"> Apache </w:t>
      </w:r>
      <w:proofErr w:type="spellStart"/>
      <w:proofErr w:type="gramStart"/>
      <w:r w:rsidR="00017328">
        <w:t>FreeMarker</w:t>
      </w:r>
      <w:proofErr w:type="spellEnd"/>
      <w:proofErr w:type="gramEnd"/>
      <w:r w:rsidR="00930555">
        <w:t xml:space="preserve"> para o conteúdo a ser preenchido em tempo de execução. Os </w:t>
      </w:r>
      <w:r w:rsidR="00D0465E" w:rsidRPr="002B2829">
        <w:t>painéis</w:t>
      </w:r>
      <w:r w:rsidR="00017328">
        <w:t xml:space="preserve"> gerados</w:t>
      </w:r>
      <w:r w:rsidR="00930555">
        <w:t xml:space="preserve"> na saída</w:t>
      </w:r>
      <w:r w:rsidR="00D0465E" w:rsidRPr="002B2829">
        <w:t xml:space="preserve"> são codificados </w:t>
      </w:r>
      <w:r w:rsidR="00017328">
        <w:t>em</w:t>
      </w:r>
      <w:r w:rsidR="00D0465E" w:rsidRPr="002B2829">
        <w:t xml:space="preserve"> HMTL5</w:t>
      </w:r>
      <w:r w:rsidR="00C85C22">
        <w:t xml:space="preserve"> </w:t>
      </w:r>
      <w:r w:rsidR="00930555">
        <w:t>com folha de estil</w:t>
      </w:r>
      <w:r w:rsidR="00857FB2">
        <w:t>os</w:t>
      </w:r>
      <w:r w:rsidR="00C85C22">
        <w:t xml:space="preserve"> CSS3 e</w:t>
      </w:r>
      <w:r w:rsidR="00017328">
        <w:t xml:space="preserve"> as bibliotecas Javascript </w:t>
      </w:r>
      <w:proofErr w:type="gramStart"/>
      <w:r w:rsidR="00017328">
        <w:t>DC.</w:t>
      </w:r>
      <w:proofErr w:type="gramEnd"/>
      <w:r w:rsidR="00017328">
        <w:t>js, Crossfilter.js e D3.js</w:t>
      </w:r>
      <w:r w:rsidR="006D0E81">
        <w:t>, que</w:t>
      </w:r>
      <w:r w:rsidR="00CE2402">
        <w:t xml:space="preserve"> se </w:t>
      </w:r>
      <w:proofErr w:type="gramStart"/>
      <w:r w:rsidR="00CE2402">
        <w:lastRenderedPageBreak/>
        <w:t>encarregam</w:t>
      </w:r>
      <w:proofErr w:type="gramEnd"/>
      <w:r w:rsidR="00CE2402">
        <w:t xml:space="preserve"> de aplicar os filtros dinâmicos e gerar os </w:t>
      </w:r>
      <w:r w:rsidR="006D0E81">
        <w:t xml:space="preserve">painéis </w:t>
      </w:r>
      <w:r w:rsidR="00CE2402">
        <w:t xml:space="preserve">com gráficos </w:t>
      </w:r>
      <w:r w:rsidR="006D0E81">
        <w:t xml:space="preserve">em formato </w:t>
      </w:r>
      <w:r w:rsidR="00CE2402">
        <w:t>SVG</w:t>
      </w:r>
      <w:r w:rsidR="006D0E81">
        <w:t xml:space="preserve"> do HTML5</w:t>
      </w:r>
      <w:r w:rsidR="00D0465E" w:rsidRPr="002B2829">
        <w:t>.</w:t>
      </w:r>
    </w:p>
    <w:p w:rsidR="00930555" w:rsidRDefault="00376622" w:rsidP="00376622">
      <w:r>
        <w:tab/>
      </w:r>
      <w:r w:rsidR="00846DD4">
        <w:t>A interface gráfica de interação</w:t>
      </w:r>
      <w:r w:rsidR="006D0E81">
        <w:t xml:space="preserve"> entre o</w:t>
      </w:r>
      <w:r w:rsidR="00846DD4">
        <w:t xml:space="preserve"> usuário </w:t>
      </w:r>
      <w:r w:rsidR="006D0E81">
        <w:t xml:space="preserve">e a </w:t>
      </w:r>
      <w:r w:rsidR="00846DD4">
        <w:t xml:space="preserve">aplicação foi desenvolvida usando </w:t>
      </w:r>
      <w:proofErr w:type="gramStart"/>
      <w:r w:rsidR="00846DD4">
        <w:t>JavaFX</w:t>
      </w:r>
      <w:proofErr w:type="gramEnd"/>
      <w:r w:rsidR="00846DD4">
        <w:t xml:space="preserve"> 8.</w:t>
      </w:r>
      <w:r w:rsidR="00722E4C">
        <w:t xml:space="preserve"> </w:t>
      </w:r>
    </w:p>
    <w:p w:rsidR="00722E4C" w:rsidRDefault="00722E4C" w:rsidP="00722E4C">
      <w:pPr>
        <w:ind w:firstLine="567"/>
      </w:pPr>
    </w:p>
    <w:p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rsidR="0040008C" w:rsidRPr="0040008C" w:rsidRDefault="0040008C" w:rsidP="0040008C"/>
    <w:p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rsidR="00194846" w:rsidRPr="002B2829" w:rsidRDefault="00194846" w:rsidP="00F319EF">
      <w:pPr>
        <w:rPr>
          <w:rFonts w:cs="Times New Roman"/>
        </w:rPr>
      </w:pPr>
    </w:p>
    <w:p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rsidR="0040008C" w:rsidRPr="0040008C" w:rsidRDefault="0040008C" w:rsidP="0040008C"/>
    <w:p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rsidR="00015B19" w:rsidRDefault="002B7DBB" w:rsidP="00C85C22">
      <w:r>
        <w:tab/>
        <w:t>No capítulo 3</w:t>
      </w:r>
      <w:r w:rsidR="003B46E8">
        <w:t>,</w:t>
      </w:r>
      <w:r w:rsidR="00015B19">
        <w:t xml:space="preserve"> são apresentadas soluções de software correlatas à aplicação proposta neste trabalho.</w:t>
      </w:r>
    </w:p>
    <w:p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rsidR="00F3745A" w:rsidRDefault="00F3745A" w:rsidP="0040008C">
      <w:pPr>
        <w:spacing w:after="160" w:line="240" w:lineRule="auto"/>
        <w:jc w:val="left"/>
      </w:pPr>
    </w:p>
    <w:p w:rsidR="0040008C" w:rsidRDefault="0040008C">
      <w:pPr>
        <w:spacing w:after="160" w:line="240" w:lineRule="auto"/>
        <w:jc w:val="left"/>
        <w:rPr>
          <w:rFonts w:eastAsiaTheme="majorEastAsia" w:cstheme="majorBidi"/>
          <w:b/>
          <w:szCs w:val="32"/>
        </w:rPr>
      </w:pPr>
      <w:bookmarkStart w:id="7" w:name="_Toc33871100"/>
      <w:r>
        <w:br w:type="page"/>
      </w:r>
    </w:p>
    <w:p w:rsidR="00F3745A" w:rsidRDefault="00F3745A" w:rsidP="00C8772A">
      <w:pPr>
        <w:pStyle w:val="Ttulo1"/>
      </w:pPr>
      <w:proofErr w:type="gramStart"/>
      <w:r>
        <w:lastRenderedPageBreak/>
        <w:t>2</w:t>
      </w:r>
      <w:proofErr w:type="gramEnd"/>
      <w:r>
        <w:t xml:space="preserve"> </w:t>
      </w:r>
      <w:r w:rsidRPr="00634CA7">
        <w:t>FUNDAMENTAÇÃO</w:t>
      </w:r>
      <w:r>
        <w:t xml:space="preserve"> TEÓRICA</w:t>
      </w:r>
      <w:bookmarkEnd w:id="7"/>
    </w:p>
    <w:p w:rsidR="0040008C" w:rsidRPr="0040008C" w:rsidRDefault="0040008C" w:rsidP="0040008C"/>
    <w:p w:rsidR="00683CDD" w:rsidRDefault="00376622" w:rsidP="00376622">
      <w:r>
        <w:tab/>
      </w:r>
      <w:r w:rsidR="00683CDD">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rsidR="00683CDD">
        <w:t xml:space="preserve">apresentação de dados em formato gráfico </w:t>
      </w:r>
      <w:r w:rsidR="001A4E92">
        <w:t>de painéis (</w:t>
      </w:r>
      <w:r w:rsidR="00683CDD" w:rsidRPr="001A4E92">
        <w:rPr>
          <w:i/>
        </w:rPr>
        <w:t>dashboard</w:t>
      </w:r>
      <w:r w:rsidR="001A4E92">
        <w:t>)</w:t>
      </w:r>
      <w:r w:rsidR="00683CDD">
        <w:t>.</w:t>
      </w:r>
      <w:r w:rsidR="00B36747">
        <w:t xml:space="preserve"> </w:t>
      </w:r>
      <w:r w:rsidR="00683CDD">
        <w:t xml:space="preserve">Além disso, </w:t>
      </w:r>
      <w:proofErr w:type="gramStart"/>
      <w:r w:rsidR="00683CDD">
        <w:t>fundamenta</w:t>
      </w:r>
      <w:r w:rsidR="001A4E92">
        <w:t>-se</w:t>
      </w:r>
      <w:proofErr w:type="gramEnd"/>
      <w:r w:rsidR="00683CDD">
        <w:t xml:space="preserve"> as bibliotecas e </w:t>
      </w:r>
      <w:r w:rsidR="00F3745A">
        <w:t xml:space="preserve">tecnologias </w:t>
      </w:r>
      <w:r w:rsidR="00683CDD">
        <w:t>utilizadas no desenvolvimento da aplicação final.</w:t>
      </w:r>
    </w:p>
    <w:p w:rsidR="00683CDD" w:rsidRDefault="00683CDD" w:rsidP="00683CDD"/>
    <w:p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rsidR="0040008C" w:rsidRPr="0040008C" w:rsidRDefault="0040008C" w:rsidP="0040008C"/>
    <w:p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1375B7">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1375B7">
        <w:fldChar w:fldCharType="separate"/>
      </w:r>
      <w:r w:rsidR="00594F63" w:rsidRPr="00594F63">
        <w:rPr>
          <w:noProof/>
        </w:rPr>
        <w:t>(KRUEGER, 1992)</w:t>
      </w:r>
      <w:r w:rsidR="001375B7">
        <w:fldChar w:fldCharType="end"/>
      </w:r>
      <w:r w:rsidR="00DE7325">
        <w:t xml:space="preserve">. </w:t>
      </w:r>
    </w:p>
    <w:p w:rsidR="00033C28" w:rsidRDefault="00376622" w:rsidP="00376622">
      <w:r>
        <w:tab/>
      </w:r>
      <w:r w:rsidR="00DE7325">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1375B7">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1375B7">
        <w:fldChar w:fldCharType="separate"/>
      </w:r>
      <w:r w:rsidR="00594F63" w:rsidRPr="00594F63">
        <w:rPr>
          <w:noProof/>
        </w:rPr>
        <w:t>(SHIMABUKURO JUNIOR, 2006)</w:t>
      </w:r>
      <w:r w:rsidR="001375B7">
        <w:fldChar w:fldCharType="end"/>
      </w:r>
      <w:r w:rsidR="00422806">
        <w:t>.</w:t>
      </w:r>
      <w:r w:rsidR="00033C28">
        <w:t xml:space="preserve"> </w:t>
      </w:r>
    </w:p>
    <w:p w:rsidR="001E2AB8" w:rsidRDefault="001E2AB8" w:rsidP="00683CDD">
      <w:r>
        <w:tab/>
      </w:r>
      <w:proofErr w:type="spellStart"/>
      <w:r>
        <w:t>Lucrédio</w:t>
      </w:r>
      <w:proofErr w:type="spellEnd"/>
      <w:r>
        <w:t xml:space="preserve"> </w:t>
      </w:r>
      <w:r w:rsidR="001375B7">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1375B7">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1375B7">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rsidR="00266BE8">
        <w:t xml:space="preserve">. </w:t>
      </w:r>
    </w:p>
    <w:p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rsidR="00266BE8">
        <w:t xml:space="preserve">: </w:t>
      </w:r>
    </w:p>
    <w:p w:rsidR="00266BE8" w:rsidRDefault="008944A5" w:rsidP="00260CC5">
      <w:pPr>
        <w:pStyle w:val="PargrafodaLista"/>
        <w:numPr>
          <w:ilvl w:val="0"/>
          <w:numId w:val="29"/>
        </w:numPr>
        <w:ind w:left="993"/>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rsidR="008944A5" w:rsidRDefault="008944A5" w:rsidP="00260CC5">
      <w:pPr>
        <w:pStyle w:val="PargrafodaLista"/>
        <w:numPr>
          <w:ilvl w:val="0"/>
          <w:numId w:val="29"/>
        </w:numPr>
        <w:ind w:left="993"/>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rsidR="008944A5" w:rsidRDefault="008944A5" w:rsidP="00260CC5">
      <w:pPr>
        <w:pStyle w:val="PargrafodaLista"/>
        <w:numPr>
          <w:ilvl w:val="0"/>
          <w:numId w:val="29"/>
        </w:numPr>
        <w:ind w:left="993"/>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rsidR="0040008C" w:rsidRDefault="0040008C" w:rsidP="0044798B"/>
    <w:p w:rsidR="008944A5" w:rsidRDefault="0044798B" w:rsidP="00260CC5">
      <w:r>
        <w:tab/>
      </w:r>
      <w:r w:rsidR="004A4E33">
        <w:t xml:space="preserve">Quanto aos problemas e dificuldades relacionadas ao reuso, podemos levar em consideração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rsidR="004A4E33">
        <w:t>:</w:t>
      </w:r>
    </w:p>
    <w:p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E15DF9" w:rsidRDefault="00E15DF9" w:rsidP="00513D41"/>
    <w:p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rsidR="0040008C" w:rsidRPr="0040008C" w:rsidRDefault="0040008C" w:rsidP="0040008C"/>
    <w:p w:rsidR="006E6142" w:rsidRDefault="00FC2C8A" w:rsidP="00260CC5">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rsidR="006E6142">
        <w:t>.</w:t>
      </w:r>
    </w:p>
    <w:p w:rsidR="00C4192F" w:rsidRDefault="00C4192F" w:rsidP="00260CC5">
      <w:r>
        <w:tab/>
      </w:r>
      <w:r w:rsidR="00F579EF">
        <w:t>N</w:t>
      </w:r>
      <w:r w:rsidR="00260CC5">
        <w:t>a</w:t>
      </w:r>
      <w:r>
        <w:t xml:space="preserve">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rsidR="00E15DF9" w:rsidRDefault="00E15DF9" w:rsidP="0069698E"/>
    <w:p w:rsidR="00C4192F"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rsidR="00F56C4E" w:rsidRPr="007A4954" w:rsidRDefault="00F56C4E" w:rsidP="00313A1D">
      <w:pPr>
        <w:jc w:val="center"/>
        <w:rPr>
          <w:b/>
          <w:sz w:val="20"/>
          <w:szCs w:val="20"/>
        </w:rPr>
      </w:pPr>
    </w:p>
    <w:p w:rsidR="0055626F" w:rsidRDefault="00C4192F" w:rsidP="00C4192F">
      <w:pPr>
        <w:jc w:val="center"/>
      </w:pPr>
      <w:r>
        <w:rPr>
          <w:noProof/>
          <w:lang w:eastAsia="pt-BR"/>
        </w:rPr>
        <w:drawing>
          <wp:inline distT="0" distB="0" distL="0" distR="0">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8567" cy="2297361"/>
                    </a:xfrm>
                    <a:prstGeom prst="rect">
                      <a:avLst/>
                    </a:prstGeom>
                    <a:noFill/>
                    <a:ln>
                      <a:noFill/>
                    </a:ln>
                  </pic:spPr>
                </pic:pic>
              </a:graphicData>
            </a:graphic>
          </wp:inline>
        </w:drawing>
      </w:r>
    </w:p>
    <w:p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rsidR="00CC76A5" w:rsidRDefault="00CC76A5" w:rsidP="00CC76A5">
      <w:pPr>
        <w:jc w:val="left"/>
        <w:rPr>
          <w:sz w:val="20"/>
          <w:szCs w:val="20"/>
        </w:rPr>
      </w:pPr>
    </w:p>
    <w:p w:rsidR="00CC76A5" w:rsidRDefault="00C17F34" w:rsidP="00596C30">
      <w:pPr>
        <w:jc w:val="center"/>
        <w:rPr>
          <w:sz w:val="20"/>
          <w:szCs w:val="20"/>
        </w:rPr>
      </w:pPr>
      <w:r w:rsidRPr="007A4954">
        <w:rPr>
          <w:b/>
          <w:sz w:val="20"/>
          <w:szCs w:val="20"/>
        </w:rPr>
        <w:t xml:space="preserve">Tabela 1 – Descrição de Abordagens de </w:t>
      </w:r>
      <w:proofErr w:type="spellStart"/>
      <w:r w:rsidRPr="007A4954">
        <w:rPr>
          <w:b/>
          <w:sz w:val="20"/>
          <w:szCs w:val="20"/>
        </w:rPr>
        <w:t>Reúso</w:t>
      </w:r>
      <w:proofErr w:type="spellEnd"/>
      <w:r w:rsidRPr="007A4954">
        <w:rPr>
          <w:b/>
          <w:sz w:val="20"/>
          <w:szCs w:val="20"/>
        </w:rPr>
        <w:t xml:space="preserve"> de Software</w:t>
      </w:r>
      <w:r w:rsidR="00025096">
        <w:rPr>
          <w:sz w:val="20"/>
          <w:szCs w:val="20"/>
        </w:rPr>
        <w:t>.</w:t>
      </w:r>
    </w:p>
    <w:p w:rsidR="00F56C4E" w:rsidRDefault="00F56C4E" w:rsidP="00596C30">
      <w:pPr>
        <w:jc w:val="center"/>
        <w:rPr>
          <w:sz w:val="20"/>
          <w:szCs w:val="20"/>
        </w:rPr>
      </w:pPr>
    </w:p>
    <w:tbl>
      <w:tblPr>
        <w:tblStyle w:val="Tabelacomgrade"/>
        <w:tblW w:w="0" w:type="auto"/>
        <w:tblLook w:val="04A0"/>
      </w:tblPr>
      <w:tblGrid>
        <w:gridCol w:w="2943"/>
        <w:gridCol w:w="6268"/>
      </w:tblGrid>
      <w:tr w:rsidR="00025096" w:rsidTr="00957D16">
        <w:tc>
          <w:tcPr>
            <w:tcW w:w="2943"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rsidR="00025096" w:rsidRPr="00A47608" w:rsidRDefault="00025096" w:rsidP="00025096">
            <w:pPr>
              <w:jc w:val="center"/>
              <w:rPr>
                <w:b/>
                <w:sz w:val="20"/>
                <w:szCs w:val="20"/>
              </w:rPr>
            </w:pPr>
            <w:r w:rsidRPr="00A47608">
              <w:rPr>
                <w:b/>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lastRenderedPageBreak/>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rsidR="00A47608" w:rsidRPr="00A47608" w:rsidRDefault="00A47608" w:rsidP="00596C30">
      <w:pPr>
        <w:jc w:val="center"/>
        <w:rPr>
          <w:b/>
          <w:sz w:val="20"/>
          <w:szCs w:val="20"/>
        </w:rPr>
      </w:pPr>
    </w:p>
    <w:p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rsidR="00D2752F" w:rsidRDefault="00D2752F" w:rsidP="00025096"/>
    <w:p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rsidR="008A6CDB" w:rsidRPr="008A6CDB" w:rsidRDefault="008A6CDB" w:rsidP="008A6CDB"/>
    <w:p w:rsidR="00490E71" w:rsidRDefault="00AB7A2D" w:rsidP="00AB7A2D">
      <w:r>
        <w:tab/>
      </w:r>
      <w:r w:rsidR="00EB780C">
        <w:t>G</w:t>
      </w:r>
      <w:r w:rsidR="00D94A1A">
        <w:t xml:space="preserve">eradores de programas são softwares que geram outros softwares a partir de especificações de alto nível </w:t>
      </w:r>
      <w:r w:rsidR="001375B7">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1375B7">
        <w:fldChar w:fldCharType="separate"/>
      </w:r>
      <w:r w:rsidR="00594F63" w:rsidRPr="00594F63">
        <w:rPr>
          <w:noProof/>
        </w:rPr>
        <w:t>(SOMMERVILLE, 2013)</w:t>
      </w:r>
      <w:r w:rsidR="001375B7">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1375B7">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1375B7">
        <w:fldChar w:fldCharType="separate"/>
      </w:r>
      <w:r w:rsidR="00594F63" w:rsidRPr="00594F63">
        <w:rPr>
          <w:noProof/>
        </w:rPr>
        <w:t>(LUCRÉDIO, 2009)</w:t>
      </w:r>
      <w:r w:rsidR="001375B7">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1375B7">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1375B7">
        <w:fldChar w:fldCharType="separate"/>
      </w:r>
      <w:r w:rsidR="00594F63" w:rsidRPr="00594F63">
        <w:rPr>
          <w:noProof/>
        </w:rPr>
        <w:t>(SYRIANI; LUHUNU; SAHRAOUI, 2018)</w:t>
      </w:r>
      <w:r w:rsidR="001375B7">
        <w:fldChar w:fldCharType="end"/>
      </w:r>
      <w:r>
        <w:t xml:space="preserve">. </w:t>
      </w:r>
    </w:p>
    <w:p w:rsidR="00E54112" w:rsidRDefault="00490E71" w:rsidP="00490E71">
      <w:r>
        <w:lastRenderedPageBreak/>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1375B7">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1375B7">
        <w:fldChar w:fldCharType="separate"/>
      </w:r>
      <w:r w:rsidR="00594F63" w:rsidRPr="00594F63">
        <w:rPr>
          <w:noProof/>
        </w:rPr>
        <w:t>(LUCRÉDIO, 2009)</w:t>
      </w:r>
      <w:r w:rsidR="001375B7">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proofErr w:type="spellStart"/>
      <w:r w:rsidR="0024250C" w:rsidRPr="0024250C">
        <w:rPr>
          <w:i/>
        </w:rPr>
        <w:t>Computer-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1375B7">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1375B7">
        <w:fldChar w:fldCharType="separate"/>
      </w:r>
      <w:r w:rsidR="00594F63" w:rsidRPr="00594F63">
        <w:rPr>
          <w:noProof/>
        </w:rPr>
        <w:t>(SHIMABUKURO JUNIOR, 2006)</w:t>
      </w:r>
      <w:r w:rsidR="001375B7">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1375B7">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1375B7">
        <w:fldChar w:fldCharType="separate"/>
      </w:r>
      <w:r w:rsidR="00594F63" w:rsidRPr="00594F63">
        <w:rPr>
          <w:noProof/>
        </w:rPr>
        <w:t>(LUCRÉDIO, 2009)</w:t>
      </w:r>
      <w:r w:rsidR="001375B7">
        <w:fldChar w:fldCharType="end"/>
      </w:r>
      <w:r>
        <w:t>.</w:t>
      </w:r>
    </w:p>
    <w:p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1375B7">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1375B7">
        <w:fldChar w:fldCharType="separate"/>
      </w:r>
      <w:r w:rsidR="00594F63" w:rsidRPr="00594F63">
        <w:rPr>
          <w:noProof/>
        </w:rPr>
        <w:t>(LUCRÉDIO, 2009)</w:t>
      </w:r>
      <w:r w:rsidR="001375B7">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1375B7">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1375B7">
        <w:fldChar w:fldCharType="separate"/>
      </w:r>
      <w:r w:rsidR="00594F63" w:rsidRPr="00594F63">
        <w:rPr>
          <w:noProof/>
        </w:rPr>
        <w:t>(SHIMABUKURO JUNIOR, 2006)</w:t>
      </w:r>
      <w:r w:rsidR="001375B7">
        <w:fldChar w:fldCharType="end"/>
      </w:r>
      <w:r w:rsidR="00616E7B">
        <w:t>.</w:t>
      </w:r>
    </w:p>
    <w:p w:rsidR="002678B9" w:rsidRDefault="002678B9">
      <w:r>
        <w:tab/>
      </w:r>
    </w:p>
    <w:p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rsidR="0040008C" w:rsidRPr="0040008C" w:rsidRDefault="0040008C" w:rsidP="0040008C"/>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1375B7">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375B7">
        <w:fldChar w:fldCharType="separate"/>
      </w:r>
      <w:r w:rsidR="00594F63" w:rsidRPr="00594F63">
        <w:rPr>
          <w:noProof/>
        </w:rPr>
        <w:t>(WIKIPEDIA.ORG, 2020)</w:t>
      </w:r>
      <w:r w:rsidR="001375B7">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lastRenderedPageBreak/>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1375B7">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1375B7">
        <w:fldChar w:fldCharType="separate"/>
      </w:r>
      <w:r w:rsidR="00594F63" w:rsidRPr="00594F63">
        <w:rPr>
          <w:noProof/>
        </w:rPr>
        <w:t>(SYRIANI; LUHUNU; SAHRAOUI, 2018)</w:t>
      </w:r>
      <w:r w:rsidR="001375B7">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1375B7">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375B7">
        <w:fldChar w:fldCharType="separate"/>
      </w:r>
      <w:r w:rsidR="00594F63" w:rsidRPr="00594F63">
        <w:rPr>
          <w:noProof/>
        </w:rPr>
        <w:t>(WIKIPEDIA.ORG, 2020)</w:t>
      </w:r>
      <w:r w:rsidR="001375B7">
        <w:fldChar w:fldCharType="end"/>
      </w:r>
      <w:r w:rsidR="00B20D9D">
        <w:t>.</w:t>
      </w:r>
    </w:p>
    <w:p w:rsidR="0040008C" w:rsidRDefault="0040008C" w:rsidP="008A6CDB">
      <w:pPr>
        <w:spacing w:line="240" w:lineRule="auto"/>
      </w:pPr>
    </w:p>
    <w:p w:rsidR="00EA78D8" w:rsidRDefault="00EA78D8" w:rsidP="005D0641">
      <w:pPr>
        <w:pStyle w:val="Ttulo3"/>
      </w:pPr>
      <w:bookmarkStart w:id="12" w:name="_Toc33871105"/>
      <w:r w:rsidRPr="00EA78D8">
        <w:t>2.2.1 Elementos básicos de motores de gabarito</w:t>
      </w:r>
      <w:bookmarkEnd w:id="12"/>
    </w:p>
    <w:p w:rsidR="0040008C" w:rsidRPr="0040008C" w:rsidRDefault="0040008C" w:rsidP="0040008C"/>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1375B7">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375B7">
        <w:fldChar w:fldCharType="separate"/>
      </w:r>
      <w:r w:rsidR="00594F63" w:rsidRPr="00594F63">
        <w:rPr>
          <w:noProof/>
        </w:rPr>
        <w:t>(WIKIPEDIA.ORG, 2020)</w:t>
      </w:r>
      <w:r w:rsidR="001375B7">
        <w:fldChar w:fldCharType="end"/>
      </w:r>
      <w:r w:rsidR="00FF48A6">
        <w:t>.</w:t>
      </w:r>
    </w:p>
    <w:p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w:t>
      </w:r>
      <w:proofErr w:type="spellStart"/>
      <w:r w:rsidR="00EC1BEF">
        <w:t>tempo-de-execução</w:t>
      </w:r>
      <w:proofErr w:type="spellEnd"/>
      <w:r w:rsidR="00EC1BEF">
        <w:t xml:space="preserve">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1375B7">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1375B7">
        <w:fldChar w:fldCharType="separate"/>
      </w:r>
      <w:r w:rsidR="00594F63" w:rsidRPr="00594F63">
        <w:rPr>
          <w:noProof/>
        </w:rPr>
        <w:t>(SYRIANI; LUHUNU; SAHRAOUI, 2018)</w:t>
      </w:r>
      <w:r w:rsidR="001375B7">
        <w:fldChar w:fldCharType="end"/>
      </w:r>
      <w:r w:rsidR="00EC1BEF">
        <w:t>.</w:t>
      </w:r>
    </w:p>
    <w:p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1375B7">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375B7">
        <w:fldChar w:fldCharType="separate"/>
      </w:r>
      <w:r w:rsidR="00594F63" w:rsidRPr="00594F63">
        <w:rPr>
          <w:noProof/>
        </w:rPr>
        <w:t>(WIKIPEDIA.ORG, 2020)</w:t>
      </w:r>
      <w:r w:rsidR="001375B7">
        <w:fldChar w:fldCharType="end"/>
      </w:r>
      <w:r>
        <w:t>.</w:t>
      </w:r>
    </w:p>
    <w:p w:rsidR="005D0641" w:rsidRPr="00EA78D8"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1375B7"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1375B7" w:rsidRPr="00E37D45">
        <w:fldChar w:fldCharType="separate"/>
      </w:r>
      <w:r w:rsidR="00594F63" w:rsidRPr="00594F63">
        <w:rPr>
          <w:noProof/>
        </w:rPr>
        <w:t>(WIKIPEDIA.ORG, 2020)</w:t>
      </w:r>
      <w:r w:rsidR="001375B7"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rsidR="00A47608" w:rsidRDefault="00A47608">
      <w:pPr>
        <w:spacing w:after="160" w:line="240" w:lineRule="auto"/>
        <w:jc w:val="left"/>
        <w:rPr>
          <w:b/>
          <w:sz w:val="20"/>
          <w:szCs w:val="20"/>
        </w:rPr>
      </w:pPr>
      <w:r>
        <w:rPr>
          <w:b/>
          <w:sz w:val="20"/>
          <w:szCs w:val="20"/>
        </w:rPr>
        <w:br w:type="page"/>
      </w:r>
    </w:p>
    <w:p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rsidR="00D70236" w:rsidRDefault="001375B7" w:rsidP="005A0E94">
      <w:pPr>
        <w:jc w:val="center"/>
      </w:pPr>
      <w:r>
        <w:rPr>
          <w:noProof/>
          <w:lang w:eastAsia="pt-BR"/>
        </w:rPr>
        <w:pict>
          <v:rect id="Retângulo 6" o:spid="_x0000_s1026" style="position:absolute;left:0;text-align:left;margin-left:248.35pt;margin-top:74.25pt;width:141.45pt;height:24pt;z-index:2516679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rsidR="00376622" w:rsidRPr="00151AEB" w:rsidRDefault="00376622" w:rsidP="00661CD7">
                  <w:pPr>
                    <w:spacing w:line="240" w:lineRule="auto"/>
                    <w:jc w:val="center"/>
                  </w:pPr>
                  <w:r>
                    <w:t>Motor de composição</w:t>
                  </w:r>
                </w:p>
              </w:txbxContent>
            </v:textbox>
          </v:rect>
        </w:pict>
      </w:r>
      <w:r>
        <w:rPr>
          <w:noProof/>
          <w:lang w:eastAsia="pt-BR"/>
        </w:rPr>
        <w:pict>
          <v:rect id="Retângulo 21" o:spid="_x0000_s1027" style="position:absolute;left:0;text-align:left;margin-left:45.25pt;margin-top:4.85pt;width:62.4pt;height:27pt;z-index:2516526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rsidR="00376622" w:rsidRDefault="00376622" w:rsidP="00151AEB">
                  <w:pPr>
                    <w:spacing w:line="240" w:lineRule="auto"/>
                    <w:jc w:val="center"/>
                  </w:pPr>
                  <w:proofErr w:type="gramStart"/>
                  <w:r>
                    <w:t>template</w:t>
                  </w:r>
                  <w:proofErr w:type="gramEnd"/>
                </w:p>
              </w:txbxContent>
            </v:textbox>
          </v:rect>
        </w:pict>
      </w:r>
      <w:r>
        <w:rPr>
          <w:noProof/>
          <w:lang w:eastAsia="pt-BR"/>
        </w:rPr>
        <w:pict>
          <v:rect id="Retângulo 22" o:spid="_x0000_s1028" style="position:absolute;left:0;text-align:left;margin-left:334.95pt;margin-top:4.8pt;width:80.4pt;height:35.55pt;z-index:25165465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rsidR="00376622" w:rsidRPr="00151AEB" w:rsidRDefault="00376622" w:rsidP="00151AEB">
                  <w:pPr>
                    <w:spacing w:line="240" w:lineRule="auto"/>
                    <w:jc w:val="center"/>
                  </w:pPr>
                  <w:proofErr w:type="gramStart"/>
                  <w:r>
                    <w:t>c</w:t>
                  </w:r>
                  <w:r w:rsidRPr="00151AEB">
                    <w:t>onjunto</w:t>
                  </w:r>
                  <w:proofErr w:type="gramEnd"/>
                  <w:r w:rsidRPr="00151AEB">
                    <w:t xml:space="preserve"> de dados</w:t>
                  </w:r>
                </w:p>
              </w:txbxContent>
            </v:textbox>
          </v:rect>
        </w:pict>
      </w:r>
      <w:r>
        <w:rPr>
          <w:noProof/>
          <w:lang w:eastAsia="pt-BR"/>
        </w:rPr>
        <w:pict>
          <v:rect id="Retângulo 24" o:spid="_x0000_s1029" style="position:absolute;left:0;text-align:left;margin-left:328.2pt;margin-top:194.7pt;width:80.4pt;height:27.75pt;z-index:25166592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rsidR="00376622" w:rsidRDefault="00376622" w:rsidP="00151AEB">
                  <w:pPr>
                    <w:spacing w:line="240" w:lineRule="auto"/>
                    <w:jc w:val="center"/>
                  </w:pPr>
                  <w:proofErr w:type="gramStart"/>
                  <w:r>
                    <w:t>dashboard</w:t>
                  </w:r>
                  <w:proofErr w:type="gramEnd"/>
                </w:p>
              </w:txbxContent>
            </v:textbox>
          </v:rect>
        </w:pict>
      </w:r>
      <w:r>
        <w:rPr>
          <w:noProof/>
          <w:lang w:eastAsia="pt-BR"/>
        </w:rPr>
        <w:pict>
          <v:rect id="Retângulo 23" o:spid="_x0000_s1030" style="position:absolute;left:0;text-align:left;margin-left:45.45pt;margin-top:182.7pt;width:80.4pt;height:28.5pt;z-index:251660800;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rsidR="00376622" w:rsidRDefault="00376622" w:rsidP="00151AEB">
                  <w:pPr>
                    <w:spacing w:line="240" w:lineRule="auto"/>
                    <w:jc w:val="center"/>
                  </w:pPr>
                  <w:proofErr w:type="gramStart"/>
                  <w:r>
                    <w:t>código</w:t>
                  </w:r>
                  <w:proofErr w:type="gramEnd"/>
                  <w:r>
                    <w:t xml:space="preserve"> fonte</w:t>
                  </w:r>
                </w:p>
              </w:txbxContent>
            </v:textbox>
          </v:rect>
        </w:pict>
      </w:r>
      <w:r w:rsidR="00D70236">
        <w:rPr>
          <w:noProof/>
          <w:lang w:eastAsia="pt-BR"/>
        </w:rPr>
        <w:drawing>
          <wp:inline distT="0" distB="0" distL="0" distR="0">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773471" cy="3314347"/>
                    </a:xfrm>
                    <a:prstGeom prst="rect">
                      <a:avLst/>
                    </a:prstGeom>
                  </pic:spPr>
                </pic:pic>
              </a:graphicData>
            </a:graphic>
          </wp:inline>
        </w:drawing>
      </w:r>
    </w:p>
    <w:p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rsidR="00E82273" w:rsidRDefault="00076846" w:rsidP="00B30AB7">
      <w:r>
        <w:tab/>
      </w:r>
    </w:p>
    <w:p w:rsidR="00AD5F93" w:rsidRDefault="00260CC5" w:rsidP="00260CC5">
      <w:r>
        <w:tab/>
      </w:r>
      <w:r w:rsidR="00076846">
        <w:t xml:space="preserve">Dada </w:t>
      </w:r>
      <w:proofErr w:type="gramStart"/>
      <w:r w:rsidR="00076846">
        <w:t>a</w:t>
      </w:r>
      <w:proofErr w:type="gramEnd"/>
      <w:r w:rsidR="00076846">
        <w:t xml:space="preserve"> flexibilidade dos processadores de gabaritos, há o emprego deste tipo de ferramenta de software em diferentes aplicações. </w:t>
      </w:r>
      <w:r w:rsidR="00E82273">
        <w:t>Na</w:t>
      </w:r>
      <w:r w:rsidR="00076846">
        <w:t xml:space="preserve"> literatura</w:t>
      </w:r>
      <w:r w:rsidR="00E82273">
        <w:t>,</w:t>
      </w:r>
      <w:r w:rsidR="00076846">
        <w:t xml:space="preserve"> </w:t>
      </w:r>
      <w:r w:rsidR="00E82273">
        <w:t xml:space="preserve">observa-se </w:t>
      </w:r>
      <w:r w:rsidR="00076846">
        <w:t>um uso maior no campo de desenvolvimento web, facilitando o emprego do padrão arquitetural Modelo-Visão-Controle</w:t>
      </w:r>
      <w:r w:rsidR="00E82273">
        <w:t xml:space="preserve"> (MVC)</w:t>
      </w:r>
      <w:r w:rsidR="00076846">
        <w:t xml:space="preserve">, separando o código fonte em camadas bem distintas. </w:t>
      </w:r>
      <w:r w:rsidR="00076846" w:rsidRPr="00E82273">
        <w:rPr>
          <w:i/>
        </w:rPr>
        <w:t>Frameworks</w:t>
      </w:r>
      <w:r w:rsidR="00076846">
        <w:t xml:space="preserve"> de desenvolvimento web disponíveis no mercado atual usam sua própria abordagem para processar as saídas para o usuário. </w:t>
      </w:r>
      <w:r w:rsidR="00B30AA7">
        <w:tab/>
      </w:r>
      <w:r w:rsidR="00076846">
        <w:t xml:space="preserve">Desenvolvedores em </w:t>
      </w:r>
      <w:r w:rsidR="00076846" w:rsidRPr="00F80610">
        <w:t xml:space="preserve">linguagem PHP têm disponível entre outras ferramentas o </w:t>
      </w:r>
      <w:proofErr w:type="spellStart"/>
      <w:r w:rsidR="00076846" w:rsidRPr="00F80610">
        <w:t>Twig</w:t>
      </w:r>
      <w:proofErr w:type="spellEnd"/>
      <w:r w:rsidR="00F80610" w:rsidRPr="00F80610">
        <w:t xml:space="preserve"> </w:t>
      </w:r>
      <w:r w:rsidR="001375B7"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1375B7" w:rsidRPr="00F80610">
        <w:fldChar w:fldCharType="separate"/>
      </w:r>
      <w:r w:rsidR="00594F63" w:rsidRPr="00594F63">
        <w:rPr>
          <w:noProof/>
        </w:rPr>
        <w:t>(POTENCIER, 2019)</w:t>
      </w:r>
      <w:r w:rsidR="001375B7" w:rsidRPr="00F80610">
        <w:fldChar w:fldCharType="end"/>
      </w:r>
      <w:r w:rsidR="00F80610" w:rsidRPr="00F80610">
        <w:t>.</w:t>
      </w:r>
      <w:r w:rsidR="00F80610">
        <w:t xml:space="preserve"> </w:t>
      </w:r>
      <w:proofErr w:type="gramStart"/>
      <w:r w:rsidR="00076846">
        <w:t>Desenvolvedores Java</w:t>
      </w:r>
      <w:proofErr w:type="gramEnd"/>
      <w:r w:rsidR="00076846">
        <w:t xml:space="preserve"> têm a possibilidade de </w:t>
      </w:r>
      <w:r w:rsidR="00DD5E14">
        <w:t xml:space="preserve">optar pelo uso de </w:t>
      </w:r>
      <w:r w:rsidR="00076846">
        <w:t>ferramentas, como o Apache Velocity</w:t>
      </w:r>
      <w:r w:rsidR="00615BF6">
        <w:t xml:space="preserve"> </w:t>
      </w:r>
      <w:r w:rsidR="001375B7">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1375B7">
        <w:fldChar w:fldCharType="separate"/>
      </w:r>
      <w:r w:rsidR="00594F63" w:rsidRPr="00594F63">
        <w:rPr>
          <w:noProof/>
        </w:rPr>
        <w:t>(APACHE.ORG, 2019a)</w:t>
      </w:r>
      <w:r w:rsidR="001375B7">
        <w:fldChar w:fldCharType="end"/>
      </w:r>
      <w:r w:rsidR="00F3745A">
        <w:t xml:space="preserve"> e</w:t>
      </w:r>
      <w:r w:rsidR="00076846">
        <w:t xml:space="preserve"> Apache Freemarker</w:t>
      </w:r>
      <w:r w:rsidR="00615BF6">
        <w:t xml:space="preserve"> </w:t>
      </w:r>
      <w:r w:rsidR="001375B7">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1375B7">
        <w:fldChar w:fldCharType="separate"/>
      </w:r>
      <w:r w:rsidR="00594F63" w:rsidRPr="00594F63">
        <w:rPr>
          <w:noProof/>
        </w:rPr>
        <w:t>(APACHE.ORG, 2020)</w:t>
      </w:r>
      <w:r w:rsidR="001375B7">
        <w:fldChar w:fldCharType="end"/>
      </w:r>
      <w:r w:rsidR="00076846">
        <w:t xml:space="preserve">. No presente trabalho vamos nos ater a uma descrição breve </w:t>
      </w:r>
      <w:proofErr w:type="gramStart"/>
      <w:r w:rsidR="00076846">
        <w:t xml:space="preserve">do </w:t>
      </w:r>
      <w:r w:rsidR="00F9694B">
        <w:t>dois</w:t>
      </w:r>
      <w:proofErr w:type="gramEnd"/>
      <w:r w:rsidR="00F9694B">
        <w:t xml:space="preserve"> </w:t>
      </w:r>
      <w:r w:rsidR="00076846">
        <w:t>motores de gabaritos</w:t>
      </w:r>
      <w:r w:rsidR="00F9694B">
        <w:t xml:space="preserve"> para aplicações Java</w:t>
      </w:r>
      <w:r w:rsidR="00DD5E14">
        <w:t xml:space="preserve"> aqui descritos, tendo sido definido para uso no protótipo o motor Apache Freemarker, merecendo este, portanto, uma descrição mais ampla.</w:t>
      </w:r>
      <w:r w:rsidR="00076846">
        <w:t xml:space="preserve"> </w:t>
      </w:r>
    </w:p>
    <w:p w:rsidR="00334B5B" w:rsidRDefault="00334B5B" w:rsidP="00B30AB7"/>
    <w:p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rsidR="00334B5B" w:rsidRDefault="00E82273" w:rsidP="00334B5B">
      <w:pPr>
        <w:pStyle w:val="Ttulo2"/>
      </w:pPr>
      <w:r>
        <w:t xml:space="preserve"> </w:t>
      </w:r>
    </w:p>
    <w:p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rsidR="008A6CDB" w:rsidRDefault="008A6CDB" w:rsidP="008A6CDB">
      <w:pPr>
        <w:spacing w:line="240" w:lineRule="auto"/>
      </w:pPr>
    </w:p>
    <w:p w:rsidR="00E54112" w:rsidRDefault="00334B5B" w:rsidP="003173F5">
      <w:pPr>
        <w:pStyle w:val="Ttulo3"/>
      </w:pPr>
      <w:r w:rsidRPr="003173F5">
        <w:t xml:space="preserve"> </w:t>
      </w:r>
      <w:bookmarkStart w:id="14" w:name="_Toc33871107"/>
      <w:r w:rsidR="00E54112" w:rsidRPr="003173F5">
        <w:t>2.3.1 Apache Velocity</w:t>
      </w:r>
      <w:bookmarkEnd w:id="14"/>
    </w:p>
    <w:p w:rsidR="004A4A5F" w:rsidRPr="004A4A5F" w:rsidRDefault="004A4A5F" w:rsidP="004A4A5F"/>
    <w:p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1375B7">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1375B7">
        <w:fldChar w:fldCharType="separate"/>
      </w:r>
      <w:r w:rsidR="00594F63" w:rsidRPr="00594F63">
        <w:rPr>
          <w:noProof/>
        </w:rPr>
        <w:t>(APACHE.ORG, 2019a)</w:t>
      </w:r>
      <w:r w:rsidR="001375B7">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1375B7">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1375B7">
        <w:fldChar w:fldCharType="separate"/>
      </w:r>
      <w:r w:rsidR="00594F63" w:rsidRPr="00594F63">
        <w:rPr>
          <w:noProof/>
        </w:rPr>
        <w:t>(WIKIPEDIA.ORG, 2019a)</w:t>
      </w:r>
      <w:r w:rsidR="001375B7">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1375B7">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1375B7">
        <w:fldChar w:fldCharType="separate"/>
      </w:r>
      <w:r w:rsidR="00594F63" w:rsidRPr="00594F63">
        <w:rPr>
          <w:noProof/>
        </w:rPr>
        <w:t>(WIKIPEDIA.ORG, 2019a)</w:t>
      </w:r>
      <w:r w:rsidR="001375B7">
        <w:fldChar w:fldCharType="end"/>
      </w:r>
      <w:r w:rsidR="005D1A5C">
        <w:t xml:space="preserve">. </w:t>
      </w:r>
    </w:p>
    <w:p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1375B7">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1375B7">
        <w:fldChar w:fldCharType="separate"/>
      </w:r>
      <w:r w:rsidR="00594F63" w:rsidRPr="00594F63">
        <w:rPr>
          <w:noProof/>
        </w:rPr>
        <w:t>(CRUZ; MOURA, 2002)</w:t>
      </w:r>
      <w:r w:rsidR="001375B7">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1375B7">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1375B7">
        <w:fldChar w:fldCharType="separate"/>
      </w:r>
      <w:r w:rsidR="00594F63" w:rsidRPr="0021217B">
        <w:rPr>
          <w:noProof/>
        </w:rPr>
        <w:t>(MOURA et al., 2004)</w:t>
      </w:r>
      <w:r w:rsidR="001375B7">
        <w:fldChar w:fldCharType="end"/>
      </w:r>
      <w:r w:rsidR="00832DB4">
        <w:t>.</w:t>
      </w:r>
      <w:r w:rsidR="001F3560">
        <w:t xml:space="preserve"> </w:t>
      </w:r>
    </w:p>
    <w:p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9202A8" w:rsidP="009202A8">
      <w:r>
        <w:tab/>
      </w:r>
      <w:r w:rsidR="004A39B3">
        <w:t xml:space="preserve">As referências são usadas para obter valores associados a elas, enquanto as diretivas são utilizadas para manipular a saída baseada nas informações obtidas do objeto Java </w:t>
      </w:r>
      <w:r w:rsidR="001375B7">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1375B7">
        <w:fldChar w:fldCharType="separate"/>
      </w:r>
      <w:r w:rsidR="00594F63" w:rsidRPr="00594F63">
        <w:rPr>
          <w:noProof/>
        </w:rPr>
        <w:t>(BAELDUNG.COM, 2017)</w:t>
      </w:r>
      <w:r w:rsidR="001375B7">
        <w:fldChar w:fldCharType="end"/>
      </w:r>
      <w:r w:rsidR="004A39B3">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gramStart"/>
      <w:r>
        <w:t>objeto.</w:t>
      </w:r>
      <w:proofErr w:type="gramEnd"/>
      <w:r w:rsidR="002662CE">
        <w:t>método().</w:t>
      </w:r>
    </w:p>
    <w:p w:rsidR="005128AB" w:rsidRDefault="005128AB" w:rsidP="005128AB">
      <w:pPr>
        <w:pStyle w:val="PargrafodaLista"/>
        <w:ind w:left="1080"/>
      </w:pP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1375B7"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1375B7" w:rsidRPr="005B5AD8">
        <w:fldChar w:fldCharType="separate"/>
      </w:r>
      <w:r w:rsidR="00594F63" w:rsidRPr="00594F63">
        <w:rPr>
          <w:noProof/>
        </w:rPr>
        <w:t>(BAELDUNG.COM, 2017)</w:t>
      </w:r>
      <w:r w:rsidR="001375B7" w:rsidRPr="005B5AD8">
        <w:fldChar w:fldCharType="end"/>
      </w:r>
      <w:r w:rsidR="00881DD3">
        <w:t>.</w:t>
      </w:r>
    </w:p>
    <w:p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DD625F">
        <w:t>3</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rsidP="00240C55"/>
    <w:p w:rsidR="00FB712D" w:rsidRDefault="00FB712D">
      <w:pPr>
        <w:spacing w:after="160" w:line="240" w:lineRule="auto"/>
        <w:jc w:val="left"/>
        <w:rPr>
          <w:b/>
          <w:sz w:val="20"/>
          <w:szCs w:val="20"/>
        </w:rPr>
      </w:pPr>
      <w:r>
        <w:rPr>
          <w:b/>
          <w:sz w:val="20"/>
          <w:szCs w:val="20"/>
        </w:rPr>
        <w:br w:type="page"/>
      </w:r>
    </w:p>
    <w:p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rsidR="004A4A5F" w:rsidRDefault="004A4A5F" w:rsidP="00FB712D">
      <w:pPr>
        <w:spacing w:line="240" w:lineRule="auto"/>
        <w:jc w:val="center"/>
        <w:rPr>
          <w:b/>
          <w:sz w:val="20"/>
          <w:szCs w:val="20"/>
        </w:rPr>
      </w:pPr>
    </w:p>
    <w:p w:rsidR="006D7112" w:rsidRDefault="004E58EF" w:rsidP="00E952DE">
      <w:pPr>
        <w:jc w:val="center"/>
        <w:rPr>
          <w:b/>
          <w:sz w:val="20"/>
          <w:szCs w:val="20"/>
        </w:rPr>
      </w:pPr>
      <w:r>
        <w:rPr>
          <w:b/>
          <w:noProof/>
          <w:sz w:val="20"/>
          <w:szCs w:val="20"/>
          <w:lang w:eastAsia="pt-BR"/>
        </w:rPr>
        <w:drawing>
          <wp:inline distT="0" distB="0" distL="0" distR="0">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64377" cy="5664377"/>
                    </a:xfrm>
                    <a:prstGeom prst="rect">
                      <a:avLst/>
                    </a:prstGeom>
                    <a:noFill/>
                    <a:ln>
                      <a:noFill/>
                    </a:ln>
                  </pic:spPr>
                </pic:pic>
              </a:graphicData>
            </a:graphic>
          </wp:inline>
        </w:drawing>
      </w:r>
    </w:p>
    <w:p w:rsidR="00F867C2" w:rsidRDefault="00F867C2" w:rsidP="00FB712D">
      <w:pPr>
        <w:spacing w:line="240" w:lineRule="auto"/>
        <w:jc w:val="center"/>
        <w:rPr>
          <w:b/>
          <w:sz w:val="20"/>
          <w:szCs w:val="20"/>
        </w:rPr>
      </w:pPr>
      <w:r w:rsidRPr="00F867C2">
        <w:rPr>
          <w:b/>
          <w:sz w:val="20"/>
          <w:szCs w:val="20"/>
        </w:rPr>
        <w:t xml:space="preserve">Fonte: </w:t>
      </w:r>
      <w:r w:rsidR="001375B7"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001375B7" w:rsidRPr="00F867C2">
        <w:rPr>
          <w:b/>
          <w:sz w:val="20"/>
          <w:szCs w:val="20"/>
        </w:rPr>
        <w:fldChar w:fldCharType="separate"/>
      </w:r>
      <w:r w:rsidR="00594F63" w:rsidRPr="00594F63">
        <w:rPr>
          <w:noProof/>
          <w:sz w:val="20"/>
          <w:szCs w:val="20"/>
        </w:rPr>
        <w:t>(XNAT.ORG, 2019)</w:t>
      </w:r>
      <w:r w:rsidR="001375B7" w:rsidRPr="00F867C2">
        <w:rPr>
          <w:b/>
          <w:sz w:val="20"/>
          <w:szCs w:val="20"/>
        </w:rPr>
        <w:fldChar w:fldCharType="end"/>
      </w:r>
    </w:p>
    <w:p w:rsidR="00FB712D" w:rsidRDefault="00FB712D" w:rsidP="00FB712D">
      <w:pPr>
        <w:spacing w:line="240" w:lineRule="auto"/>
        <w:jc w:val="center"/>
        <w:rPr>
          <w:sz w:val="20"/>
          <w:szCs w:val="20"/>
        </w:rPr>
      </w:pPr>
    </w:p>
    <w:p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1375B7">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1375B7">
        <w:fldChar w:fldCharType="separate"/>
      </w:r>
      <w:r w:rsidR="00594F63" w:rsidRPr="00594F63">
        <w:rPr>
          <w:noProof/>
        </w:rPr>
        <w:t>(APACHE.ORG, 2019a)</w:t>
      </w:r>
      <w:r w:rsidR="001375B7">
        <w:fldChar w:fldCharType="end"/>
      </w:r>
      <w:r w:rsidR="00315C8F">
        <w:t>.</w:t>
      </w:r>
    </w:p>
    <w:p w:rsidR="002662CE" w:rsidRDefault="002662CE" w:rsidP="005128AB">
      <w:pPr>
        <w:spacing w:line="240" w:lineRule="auto"/>
        <w:ind w:firstLine="709"/>
      </w:pPr>
    </w:p>
    <w:p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rsidR="00FB712D" w:rsidRPr="00FB712D" w:rsidRDefault="00FB712D" w:rsidP="00FB712D"/>
    <w:p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Bayer</w:t>
      </w:r>
      <w:r w:rsidR="00965D4B" w:rsidRPr="00A71656">
        <w:t xml:space="preserve"> </w:t>
      </w:r>
      <w:r w:rsidR="001375B7"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1375B7" w:rsidRPr="00A71656">
        <w:fldChar w:fldCharType="separate"/>
      </w:r>
      <w:r w:rsidR="00594F63" w:rsidRPr="00594F63">
        <w:rPr>
          <w:noProof/>
        </w:rPr>
        <w:t>(WIKIPEDIA.ORG, 2018)</w:t>
      </w:r>
      <w:r w:rsidR="001375B7" w:rsidRPr="00A71656">
        <w:fldChar w:fldCharType="end"/>
      </w:r>
      <w:r w:rsidR="00840138" w:rsidRPr="00A71656">
        <w:t>.</w:t>
      </w:r>
      <w:r w:rsidR="00965D4B" w:rsidRPr="00A71656">
        <w:t xml:space="preserve"> </w:t>
      </w:r>
      <w:r w:rsidR="008F7A6C" w:rsidRPr="00A71656">
        <w:t xml:space="preserve">Consiste em uma biblioteca Java capaz de gerar </w:t>
      </w:r>
      <w:r w:rsidR="008F7A6C" w:rsidRPr="00A71656">
        <w:lastRenderedPageBreak/>
        <w:t xml:space="preserve">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1375B7">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1375B7">
        <w:fldChar w:fldCharType="separate"/>
      </w:r>
      <w:r w:rsidR="00594F63" w:rsidRPr="00594F63">
        <w:rPr>
          <w:noProof/>
        </w:rPr>
        <w:t>(APACHE.ORG, 2020)</w:t>
      </w:r>
      <w:r w:rsidR="001375B7">
        <w:fldChar w:fldCharType="end"/>
      </w:r>
      <w:r w:rsidR="009462E6">
        <w:t>.</w:t>
      </w:r>
      <w:r w:rsidR="00013D36">
        <w:t xml:space="preserve"> </w:t>
      </w:r>
    </w:p>
    <w:p w:rsidR="00B7095A" w:rsidRDefault="00131F9E" w:rsidP="00131F9E">
      <w:r>
        <w:tab/>
      </w:r>
      <w:r w:rsidR="00013D36">
        <w:t>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1375B7">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1375B7">
        <w:fldChar w:fldCharType="separate"/>
      </w:r>
      <w:r w:rsidR="00594F63" w:rsidRPr="00594F63">
        <w:rPr>
          <w:noProof/>
        </w:rPr>
        <w:t>(APACHE.ORG, 2020)</w:t>
      </w:r>
      <w:r w:rsidR="001375B7">
        <w:fldChar w:fldCharType="end"/>
      </w:r>
      <w:r>
        <w:t>.</w:t>
      </w:r>
    </w:p>
    <w:p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9202A8">
      <w:pPr>
        <w:pStyle w:val="PargrafodaLista"/>
        <w:numPr>
          <w:ilvl w:val="0"/>
          <w:numId w:val="32"/>
        </w:numPr>
        <w:ind w:left="993"/>
      </w:pPr>
      <w:r w:rsidRPr="002374DB">
        <w:rPr>
          <w:b/>
        </w:rPr>
        <w:t>Texto estático</w:t>
      </w:r>
      <w:r w:rsidR="00A71656" w:rsidRPr="002374DB">
        <w:rPr>
          <w:b/>
        </w:rPr>
        <w:t>:</w:t>
      </w:r>
      <w:r w:rsidR="00A71656">
        <w:t xml:space="preserve"> qualquer conteúdo que se deseje que se mantenha fixo no documento final após a composição.</w:t>
      </w:r>
    </w:p>
    <w:p w:rsidR="00700E68" w:rsidRPr="00F82485" w:rsidRDefault="00700E68" w:rsidP="009202A8">
      <w:pPr>
        <w:pStyle w:val="PargrafodaLista"/>
        <w:numPr>
          <w:ilvl w:val="0"/>
          <w:numId w:val="32"/>
        </w:numPr>
        <w:ind w:left="993"/>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rsidR="00F82485" w:rsidRDefault="00F82485" w:rsidP="009202A8">
      <w:pPr>
        <w:pStyle w:val="PargrafodaLista"/>
        <w:numPr>
          <w:ilvl w:val="0"/>
          <w:numId w:val="32"/>
        </w:numPr>
        <w:ind w:left="993"/>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rsidR="00F82485" w:rsidRDefault="00F82485" w:rsidP="009202A8">
      <w:pPr>
        <w:pStyle w:val="PargrafodaLista"/>
        <w:numPr>
          <w:ilvl w:val="0"/>
          <w:numId w:val="32"/>
        </w:numPr>
        <w:ind w:left="993"/>
      </w:pPr>
      <w:r w:rsidRPr="002662CE">
        <w:rPr>
          <w:b/>
        </w:rPr>
        <w:t>Comentários</w:t>
      </w:r>
      <w:r>
        <w:t>: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as regras básicas </w:t>
      </w:r>
      <w:r w:rsidR="00AE44ED">
        <w:t xml:space="preserve">de expressões em gabaritos Freemarker </w:t>
      </w:r>
      <w:r w:rsidR="001375B7">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1375B7">
        <w:fldChar w:fldCharType="separate"/>
      </w:r>
      <w:r w:rsidR="00594F63" w:rsidRPr="00594F63">
        <w:rPr>
          <w:noProof/>
        </w:rPr>
        <w:t>(APACHE.ORG, 2020)</w:t>
      </w:r>
      <w:r w:rsidR="001375B7">
        <w:fldChar w:fldCharType="end"/>
      </w:r>
      <w:r w:rsidR="002662CE">
        <w:t xml:space="preserve"> possuem as seguintes regras</w:t>
      </w:r>
      <w:r w:rsidR="00AE44ED">
        <w:t>.</w:t>
      </w:r>
    </w:p>
    <w:p w:rsidR="00AE44ED" w:rsidRPr="002662CE" w:rsidRDefault="00AE44ED" w:rsidP="002662CE">
      <w:pPr>
        <w:pStyle w:val="PargrafodaLista"/>
        <w:numPr>
          <w:ilvl w:val="0"/>
          <w:numId w:val="33"/>
        </w:numPr>
        <w:rPr>
          <w:b/>
        </w:rPr>
      </w:pPr>
      <w:r w:rsidRPr="002662CE">
        <w:rPr>
          <w:b/>
        </w:rPr>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r w:rsidRPr="00AE44ED">
        <w:rPr>
          <w:i/>
        </w:rPr>
        <w:t>r"C:\</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spellStart"/>
      <w:proofErr w:type="gramStart"/>
      <w:r>
        <w:t>false</w:t>
      </w:r>
      <w:proofErr w:type="spellEnd"/>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301F6A" w:rsidRDefault="00AE44ED" w:rsidP="00145F3B">
      <w:pPr>
        <w:pStyle w:val="PargrafodaLista"/>
        <w:numPr>
          <w:ilvl w:val="0"/>
          <w:numId w:val="22"/>
        </w:numPr>
        <w:ind w:left="1134"/>
        <w:rPr>
          <w:i/>
          <w:lang w:val="en-US"/>
        </w:rPr>
      </w:pPr>
      <w:r w:rsidRPr="00301F6A">
        <w:rPr>
          <w:lang w:val="en-US"/>
        </w:rPr>
        <w:lastRenderedPageBreak/>
        <w:t xml:space="preserve">Hashes: </w:t>
      </w:r>
      <w:r w:rsidRPr="00301F6A">
        <w:rPr>
          <w:i/>
          <w:lang w:val="en-US"/>
        </w:rPr>
        <w:t>{"name":"green mouse", "price":150}</w:t>
      </w:r>
    </w:p>
    <w:p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spellStart"/>
      <w:proofErr w:type="gramStart"/>
      <w:r w:rsidRPr="00AE44ED">
        <w:rPr>
          <w:i/>
        </w:rPr>
        <w:t>user</w:t>
      </w:r>
      <w:proofErr w:type="spellEnd"/>
      <w:r w:rsidRPr="00AE44ED">
        <w:rPr>
          <w:i/>
        </w:rPr>
        <w:t>.</w:t>
      </w:r>
      <w:proofErr w:type="spellStart"/>
      <w:proofErr w:type="gramEnd"/>
      <w:r w:rsidRPr="00AE44ED">
        <w:rPr>
          <w:i/>
        </w:rPr>
        <w:t>name</w:t>
      </w:r>
      <w:proofErr w:type="spellEnd"/>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2662CE" w:rsidRDefault="002662CE" w:rsidP="00C53725">
      <w:pPr>
        <w:tabs>
          <w:tab w:val="left" w:pos="0"/>
        </w:tabs>
      </w:pPr>
    </w:p>
    <w:p w:rsidR="00AE44ED" w:rsidRPr="002662CE" w:rsidRDefault="00AE44ED" w:rsidP="002662CE">
      <w:pPr>
        <w:pStyle w:val="PargrafodaLista"/>
        <w:numPr>
          <w:ilvl w:val="0"/>
          <w:numId w:val="33"/>
        </w:numPr>
        <w:tabs>
          <w:tab w:val="left" w:pos="0"/>
        </w:tabs>
        <w:rPr>
          <w:b/>
        </w:rPr>
      </w:pPr>
      <w:r w:rsidRPr="002662CE">
        <w:rPr>
          <w:b/>
        </w:rPr>
        <w:t>Operações com Strings</w:t>
      </w:r>
    </w:p>
    <w:p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2662CE" w:rsidRPr="00431C36" w:rsidRDefault="002662CE" w:rsidP="002662CE">
      <w:pPr>
        <w:pStyle w:val="PargrafodaLista"/>
        <w:ind w:left="1134"/>
        <w:rPr>
          <w:i/>
        </w:rPr>
      </w:pPr>
    </w:p>
    <w:p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rsidR="00AE44ED" w:rsidRDefault="00431C36" w:rsidP="00145F3B">
      <w:pPr>
        <w:pStyle w:val="PargrafodaLista"/>
        <w:numPr>
          <w:ilvl w:val="0"/>
          <w:numId w:val="22"/>
        </w:numPr>
        <w:ind w:left="1134"/>
      </w:pPr>
      <w:r>
        <w:t>Concatenação</w:t>
      </w:r>
      <w:r w:rsidR="00AE44ED">
        <w:t xml:space="preserve">: </w:t>
      </w:r>
      <w:r w:rsidR="00AE44ED" w:rsidRPr="00431C36">
        <w:rPr>
          <w:i/>
        </w:rPr>
        <w:t xml:space="preserve">passwords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2662CE" w:rsidRDefault="00145F3B" w:rsidP="0043562B">
      <w:r>
        <w:tab/>
      </w:r>
    </w:p>
    <w:p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rsidR="00AE44ED" w:rsidRDefault="0043562B" w:rsidP="002662CE">
      <w:pPr>
        <w:pStyle w:val="PargrafodaLista"/>
        <w:numPr>
          <w:ilvl w:val="0"/>
          <w:numId w:val="22"/>
        </w:numPr>
        <w:ind w:left="1134"/>
      </w:pPr>
      <w:r w:rsidRPr="002662CE">
        <w:t>Aritmético</w:t>
      </w:r>
      <w:r w:rsidR="00AE44ED">
        <w:t>: (x * 1.5 + 10) / 2 - y % 100</w:t>
      </w:r>
    </w:p>
    <w:p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r w:rsidR="00AE44ED" w:rsidRPr="00301F6A">
        <w:rPr>
          <w:i/>
          <w:lang w:val="en-US"/>
        </w:rPr>
        <w:t>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w:t>
      </w:r>
      <w:proofErr w:type="spellStart"/>
      <w:r w:rsidR="00AE44ED">
        <w:t>user</w:t>
      </w:r>
      <w:proofErr w:type="spellEnd"/>
      <w:r w:rsidR="00AE44ED">
        <w:t>.</w:t>
      </w:r>
      <w:proofErr w:type="spellStart"/>
      <w:r w:rsidR="00AE44ED">
        <w:t>name</w:t>
      </w:r>
      <w:proofErr w:type="spellEnd"/>
      <w:r w:rsidR="00AE44ED">
        <w:t>)??</w:t>
      </w:r>
    </w:p>
    <w:p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43562B" w:rsidP="002662CE">
      <w:pPr>
        <w:pStyle w:val="PargrafodaLista"/>
        <w:numPr>
          <w:ilvl w:val="0"/>
          <w:numId w:val="22"/>
        </w:numPr>
        <w:ind w:left="1134"/>
      </w:pPr>
      <w:r>
        <w:lastRenderedPageBreak/>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exceptions</w:t>
      </w:r>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1375B7"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1375B7" w:rsidRPr="001245B5">
        <w:fldChar w:fldCharType="separate"/>
      </w:r>
      <w:r w:rsidR="00594F63" w:rsidRPr="00594F63">
        <w:rPr>
          <w:noProof/>
        </w:rPr>
        <w:t>(BERGEN, 2007)</w:t>
      </w:r>
      <w:r w:rsidR="001375B7" w:rsidRPr="001245B5">
        <w:fldChar w:fldCharType="end"/>
      </w:r>
      <w:r w:rsidR="00131502" w:rsidRPr="001245B5">
        <w:t>.</w:t>
      </w:r>
    </w:p>
    <w:p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rsidR="001375B7">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1375B7">
        <w:fldChar w:fldCharType="separate"/>
      </w:r>
      <w:r w:rsidR="00594F63" w:rsidRPr="00594F63">
        <w:rPr>
          <w:noProof/>
        </w:rPr>
        <w:t>(APACHE.ORG, 2020)</w:t>
      </w:r>
      <w:r w:rsidR="001375B7">
        <w:fldChar w:fldCharType="end"/>
      </w:r>
      <w:r>
        <w:t>.</w:t>
      </w:r>
    </w:p>
    <w:p w:rsidR="0000086B" w:rsidRDefault="0000086B" w:rsidP="0000086B">
      <w:pPr>
        <w:pStyle w:val="Ttulo3"/>
      </w:pPr>
      <w:bookmarkStart w:id="16" w:name="_Toc33871109"/>
      <w:r>
        <w:t>2.3.3 Critérios usados na avaliação dos motores de gabaritos pesquisados</w:t>
      </w:r>
      <w:bookmarkEnd w:id="16"/>
    </w:p>
    <w:p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rsidR="003415D5" w:rsidRDefault="003415D5">
      <w:pPr>
        <w:spacing w:after="160" w:line="240" w:lineRule="auto"/>
        <w:jc w:val="left"/>
        <w:rPr>
          <w:b/>
          <w:sz w:val="20"/>
          <w:szCs w:val="20"/>
        </w:rPr>
      </w:pPr>
      <w:r>
        <w:rPr>
          <w:b/>
          <w:sz w:val="20"/>
          <w:szCs w:val="20"/>
        </w:rPr>
        <w:br w:type="page"/>
      </w:r>
    </w:p>
    <w:p w:rsidR="0000086B" w:rsidRDefault="0000086B" w:rsidP="003415D5">
      <w:pPr>
        <w:spacing w:after="160"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rsidR="00FE53BF" w:rsidRDefault="00FE53BF" w:rsidP="00FE53BF">
      <w:pPr>
        <w:spacing w:line="240" w:lineRule="auto"/>
        <w:jc w:val="center"/>
        <w:rPr>
          <w:b/>
          <w:sz w:val="20"/>
          <w:szCs w:val="20"/>
        </w:rPr>
      </w:pPr>
    </w:p>
    <w:tbl>
      <w:tblPr>
        <w:tblStyle w:val="Tabelacomgrade"/>
        <w:tblW w:w="0" w:type="auto"/>
        <w:tblLook w:val="04A0"/>
      </w:tblPr>
      <w:tblGrid>
        <w:gridCol w:w="5495"/>
        <w:gridCol w:w="1701"/>
        <w:gridCol w:w="2015"/>
      </w:tblGrid>
      <w:tr w:rsidR="00A3712E" w:rsidTr="008157E4">
        <w:tc>
          <w:tcPr>
            <w:tcW w:w="5495" w:type="dxa"/>
            <w:shd w:val="clear" w:color="auto" w:fill="E7E6E6" w:themeFill="background2"/>
          </w:tcPr>
          <w:p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sidR="001375B7">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1375B7">
              <w:rPr>
                <w:sz w:val="20"/>
                <w:szCs w:val="20"/>
              </w:rPr>
              <w:fldChar w:fldCharType="separate"/>
            </w:r>
            <w:r w:rsidR="00594F63" w:rsidRPr="00594F63">
              <w:rPr>
                <w:noProof/>
                <w:sz w:val="20"/>
                <w:szCs w:val="20"/>
              </w:rPr>
              <w:t>(BERGEN, 2007)</w:t>
            </w:r>
            <w:r w:rsidR="001375B7">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sidR="001375B7">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1375B7">
              <w:rPr>
                <w:sz w:val="20"/>
                <w:szCs w:val="20"/>
              </w:rPr>
              <w:fldChar w:fldCharType="separate"/>
            </w:r>
            <w:r w:rsidR="00594F63" w:rsidRPr="00594F63">
              <w:rPr>
                <w:noProof/>
                <w:sz w:val="20"/>
                <w:szCs w:val="20"/>
              </w:rPr>
              <w:t>(BERGEN, 2007)</w:t>
            </w:r>
            <w:r w:rsidR="001375B7">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1375B7">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1375B7">
              <w:rPr>
                <w:sz w:val="20"/>
                <w:szCs w:val="20"/>
              </w:rPr>
              <w:fldChar w:fldCharType="separate"/>
            </w:r>
            <w:r w:rsidR="00594F63" w:rsidRPr="00594F63">
              <w:rPr>
                <w:noProof/>
                <w:sz w:val="20"/>
                <w:szCs w:val="20"/>
              </w:rPr>
              <w:t>(APACHE.ORG, 2019b, 2019c)</w:t>
            </w:r>
            <w:r w:rsidR="001375B7">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1375B7">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1375B7">
              <w:rPr>
                <w:sz w:val="20"/>
                <w:szCs w:val="20"/>
              </w:rPr>
              <w:fldChar w:fldCharType="separate"/>
            </w:r>
            <w:r w:rsidR="00594F63" w:rsidRPr="00594F63">
              <w:rPr>
                <w:noProof/>
                <w:sz w:val="20"/>
                <w:szCs w:val="20"/>
              </w:rPr>
              <w:t>(APACHE.ORG, 2019b, 2019c)</w:t>
            </w:r>
            <w:r w:rsidR="001375B7">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445AFD">
      <w:pPr>
        <w:jc w:val="center"/>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1375B7">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1375B7">
        <w:fldChar w:fldCharType="separate"/>
      </w:r>
      <w:r w:rsidR="00594F63" w:rsidRPr="00594F63">
        <w:rPr>
          <w:noProof/>
        </w:rPr>
        <w:t>(MAVENREPOSITORY, 2019a, 2019b)</w:t>
      </w:r>
      <w:r w:rsidR="001375B7">
        <w:fldChar w:fldCharType="end"/>
      </w:r>
      <w:r w:rsidR="00906E6B">
        <w:t xml:space="preserve"> </w:t>
      </w:r>
      <w:r w:rsidR="00DA6F8E">
        <w:t xml:space="preserve">foram também cruciais para a decisão de empregar o Apache Freemarker no projeto objeto do presente trabalho. </w:t>
      </w:r>
    </w:p>
    <w:p w:rsidR="000F65F0" w:rsidRDefault="000F65F0" w:rsidP="0000086B"/>
    <w:p w:rsidR="00DA6F8E" w:rsidRDefault="0060434F" w:rsidP="00DA6F8E">
      <w:pPr>
        <w:pStyle w:val="Ttulo2"/>
      </w:pPr>
      <w:bookmarkStart w:id="17" w:name="_Toc33871110"/>
      <w:proofErr w:type="gramStart"/>
      <w:r>
        <w:t>2.2 Apache</w:t>
      </w:r>
      <w:proofErr w:type="gramEnd"/>
      <w:r w:rsidR="00DA6F8E">
        <w:t xml:space="preserve"> </w:t>
      </w:r>
      <w:proofErr w:type="spellStart"/>
      <w:r w:rsidR="00DA6F8E">
        <w:t>Maven</w:t>
      </w:r>
      <w:bookmarkEnd w:id="17"/>
      <w:proofErr w:type="spellEnd"/>
    </w:p>
    <w:p w:rsidR="00042402" w:rsidRPr="00042402" w:rsidRDefault="00042402" w:rsidP="00042402"/>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1375B7">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1375B7">
        <w:fldChar w:fldCharType="separate"/>
      </w:r>
      <w:r w:rsidR="00594F63" w:rsidRPr="00594F63">
        <w:rPr>
          <w:noProof/>
        </w:rPr>
        <w:t>(WIKIPEDIA.ORG, 2019b)</w:t>
      </w:r>
      <w:r w:rsidR="001375B7">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1375B7">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1375B7">
        <w:fldChar w:fldCharType="separate"/>
      </w:r>
      <w:r w:rsidR="00594F63" w:rsidRPr="00594F63">
        <w:rPr>
          <w:noProof/>
        </w:rPr>
        <w:t>(APACHE.ORG, 2019d)</w:t>
      </w:r>
      <w:r w:rsidR="001375B7">
        <w:fldChar w:fldCharType="end"/>
      </w:r>
      <w:r w:rsidR="000C5D1C">
        <w:t>.</w:t>
      </w:r>
    </w:p>
    <w:p w:rsidR="000C5D1C" w:rsidRDefault="000C5D1C" w:rsidP="00DA6F8E">
      <w:r>
        <w:tab/>
        <w:t xml:space="preserve">O Maven tem como objetivos principais </w:t>
      </w:r>
      <w:r w:rsidR="001375B7">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1375B7">
        <w:fldChar w:fldCharType="separate"/>
      </w:r>
      <w:r w:rsidR="00594F63" w:rsidRPr="00594F63">
        <w:rPr>
          <w:noProof/>
        </w:rPr>
        <w:t>(APACHE.ORG, 2019d)</w:t>
      </w:r>
      <w:r w:rsidR="001375B7">
        <w:fldChar w:fldCharType="end"/>
      </w:r>
      <w:r>
        <w:t>:</w:t>
      </w:r>
    </w:p>
    <w:p w:rsidR="000C5D1C" w:rsidRDefault="000F65F0" w:rsidP="0062011D">
      <w:pPr>
        <w:pStyle w:val="PargrafodaLista"/>
        <w:numPr>
          <w:ilvl w:val="0"/>
          <w:numId w:val="34"/>
        </w:numPr>
        <w:ind w:left="993"/>
      </w:pPr>
      <w:r>
        <w:t>F</w:t>
      </w:r>
      <w:r w:rsidR="000C5D1C">
        <w:t>acilitar o processo de con</w:t>
      </w:r>
      <w:r w:rsidR="005B702A">
        <w:t>s</w:t>
      </w:r>
      <w:r w:rsidR="000C5D1C">
        <w:t>trução e compilação</w:t>
      </w:r>
      <w:r>
        <w:t>.</w:t>
      </w:r>
    </w:p>
    <w:p w:rsidR="000C5D1C" w:rsidRDefault="000C5D1C" w:rsidP="0062011D">
      <w:pPr>
        <w:pStyle w:val="PargrafodaLista"/>
        <w:numPr>
          <w:ilvl w:val="0"/>
          <w:numId w:val="34"/>
        </w:numPr>
        <w:ind w:left="993"/>
      </w:pPr>
      <w:r>
        <w:lastRenderedPageBreak/>
        <w:t>Prover um sistema uniforme de construção</w:t>
      </w:r>
      <w:r w:rsidR="000F65F0">
        <w:t>.</w:t>
      </w:r>
    </w:p>
    <w:p w:rsidR="000C5D1C" w:rsidRDefault="000C5D1C" w:rsidP="0062011D">
      <w:pPr>
        <w:pStyle w:val="PargrafodaLista"/>
        <w:numPr>
          <w:ilvl w:val="0"/>
          <w:numId w:val="34"/>
        </w:numPr>
        <w:ind w:left="993"/>
      </w:pPr>
      <w:r>
        <w:t>Prover informação do projeto com qualidade</w:t>
      </w:r>
      <w:r w:rsidR="000F65F0">
        <w:t>.</w:t>
      </w:r>
    </w:p>
    <w:p w:rsidR="000C5D1C" w:rsidRDefault="000C5D1C" w:rsidP="0062011D">
      <w:pPr>
        <w:pStyle w:val="PargrafodaLista"/>
        <w:numPr>
          <w:ilvl w:val="0"/>
          <w:numId w:val="34"/>
        </w:numPr>
        <w:ind w:left="993"/>
      </w:pPr>
      <w:r>
        <w:t>Prover diretivas para melhores práticas de desenvolvimento</w:t>
      </w:r>
      <w:r w:rsidR="000F65F0">
        <w:t>.</w:t>
      </w:r>
    </w:p>
    <w:p w:rsidR="000C5D1C" w:rsidRDefault="000C5D1C" w:rsidP="0062011D">
      <w:pPr>
        <w:pStyle w:val="PargrafodaLista"/>
        <w:numPr>
          <w:ilvl w:val="0"/>
          <w:numId w:val="34"/>
        </w:numPr>
        <w:ind w:left="993"/>
      </w:pPr>
      <w:r>
        <w:t>Garantir a migração transparente de novas funcionalidades.</w:t>
      </w:r>
    </w:p>
    <w:p w:rsidR="00DA6F8E" w:rsidRDefault="00DA6F8E" w:rsidP="00DA6F8E"/>
    <w:p w:rsidR="000C5D1C" w:rsidRDefault="0062011D" w:rsidP="0062011D">
      <w:r>
        <w:tab/>
      </w:r>
      <w:r w:rsidR="000C5D1C">
        <w:t xml:space="preserve">O Modelo de Projeto de Objeto é armazenado em um arquivo XML denominado </w:t>
      </w:r>
      <w:proofErr w:type="gramStart"/>
      <w:r w:rsidR="000C5D1C" w:rsidRPr="000F65F0">
        <w:rPr>
          <w:b/>
        </w:rPr>
        <w:t>pom.</w:t>
      </w:r>
      <w:proofErr w:type="gramEnd"/>
      <w:r w:rsidR="000C5D1C"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rsidR="002763A7" w:rsidRDefault="002763A7" w:rsidP="00DA6F8E"/>
    <w:p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492FE8">
      <w:pPr>
        <w:jc w:val="center"/>
        <w:rPr>
          <w:b/>
          <w:sz w:val="20"/>
          <w:szCs w:val="20"/>
        </w:rPr>
      </w:pPr>
      <w:r>
        <w:rPr>
          <w:b/>
          <w:sz w:val="20"/>
          <w:szCs w:val="20"/>
        </w:rPr>
        <w:t xml:space="preserve">Fonte: </w:t>
      </w:r>
      <w:r w:rsidR="001375B7">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1375B7">
        <w:rPr>
          <w:b/>
          <w:sz w:val="20"/>
          <w:szCs w:val="20"/>
        </w:rPr>
        <w:fldChar w:fldCharType="separate"/>
      </w:r>
      <w:r w:rsidR="00594F63" w:rsidRPr="00594F63">
        <w:rPr>
          <w:noProof/>
          <w:sz w:val="20"/>
          <w:szCs w:val="20"/>
        </w:rPr>
        <w:t>(WIKIPEDIA.ORG, 2019b)</w:t>
      </w:r>
      <w:r w:rsidR="001375B7">
        <w:rPr>
          <w:b/>
          <w:sz w:val="20"/>
          <w:szCs w:val="20"/>
        </w:rPr>
        <w:fldChar w:fldCharType="end"/>
      </w:r>
    </w:p>
    <w:p w:rsidR="002876B1" w:rsidRDefault="002F6905" w:rsidP="00DA6F8E">
      <w:r>
        <w:tab/>
      </w:r>
    </w:p>
    <w:p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resources</w:t>
            </w:r>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resources</w:t>
            </w:r>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6F73D9">
      <w:pPr>
        <w:jc w:val="center"/>
        <w:rPr>
          <w:b/>
          <w:sz w:val="20"/>
          <w:szCs w:val="20"/>
        </w:rPr>
      </w:pPr>
      <w:r>
        <w:rPr>
          <w:b/>
          <w:sz w:val="20"/>
          <w:szCs w:val="20"/>
        </w:rPr>
        <w:t xml:space="preserve">Fonte: </w:t>
      </w:r>
      <w:r w:rsidR="001375B7">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1375B7">
        <w:rPr>
          <w:b/>
          <w:sz w:val="20"/>
          <w:szCs w:val="20"/>
        </w:rPr>
        <w:fldChar w:fldCharType="separate"/>
      </w:r>
      <w:r w:rsidR="00594F63" w:rsidRPr="00594F63">
        <w:rPr>
          <w:noProof/>
          <w:sz w:val="20"/>
          <w:szCs w:val="20"/>
        </w:rPr>
        <w:t>(WIKIPEDIA.ORG, 2019b)</w:t>
      </w:r>
      <w:r w:rsidR="001375B7">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spellStart"/>
      <w:proofErr w:type="gramStart"/>
      <w:r>
        <w:t>pom</w:t>
      </w:r>
      <w:proofErr w:type="spellEnd"/>
      <w:r>
        <w:t>.</w:t>
      </w:r>
      <w:proofErr w:type="spellStart"/>
      <w:proofErr w:type="gramEnd"/>
      <w:r>
        <w:t>xml</w:t>
      </w:r>
      <w:proofErr w:type="spellEnd"/>
      <w:r>
        <w:t xml:space="preserve">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rsidR="00A11350" w:rsidRDefault="00A11350" w:rsidP="00A11350"/>
    <w:p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016AEB">
      <w:pPr>
        <w:jc w:val="cente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18" w:name="_Toc33871111"/>
      <w:r>
        <w:t xml:space="preserve">2.4 </w:t>
      </w:r>
      <w:proofErr w:type="gramStart"/>
      <w:r>
        <w:t>DC.</w:t>
      </w:r>
      <w:proofErr w:type="spellStart"/>
      <w:proofErr w:type="gramEnd"/>
      <w:r>
        <w:t>js</w:t>
      </w:r>
      <w:bookmarkEnd w:id="18"/>
      <w:proofErr w:type="spellEnd"/>
    </w:p>
    <w:p w:rsidR="009635BF" w:rsidRPr="009635BF" w:rsidRDefault="009635BF" w:rsidP="009635BF"/>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 xml:space="preserve">js é facilitar a implementação de </w:t>
      </w:r>
      <w:r w:rsidR="00327101">
        <w:lastRenderedPageBreak/>
        <w:t>gráficos com filtros dinâmicos no lado cliente de uma aplicação web</w:t>
      </w:r>
      <w:r w:rsidR="00EF0CDF">
        <w:t>, o que a torna extremamente veloz</w:t>
      </w:r>
      <w:r w:rsidR="00327101">
        <w:t xml:space="preserve"> </w:t>
      </w:r>
      <w:r w:rsidR="001375B7">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1375B7">
        <w:fldChar w:fldCharType="separate"/>
      </w:r>
      <w:r w:rsidR="00594F63" w:rsidRPr="00594F63">
        <w:rPr>
          <w:noProof/>
        </w:rPr>
        <w:t>(TEAM DC.JS, 2018; TUTORIALSPOINT, 2018)</w:t>
      </w:r>
      <w:r w:rsidR="001375B7">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19" w:name="_Toc33871112"/>
      <w:r>
        <w:t xml:space="preserve">2.4.1 </w:t>
      </w:r>
      <w:proofErr w:type="spellStart"/>
      <w:proofErr w:type="gramStart"/>
      <w:r>
        <w:t>Crossfilter</w:t>
      </w:r>
      <w:proofErr w:type="spellEnd"/>
      <w:r>
        <w:t>.</w:t>
      </w:r>
      <w:proofErr w:type="spellStart"/>
      <w:proofErr w:type="gramEnd"/>
      <w:r>
        <w:t>js</w:t>
      </w:r>
      <w:bookmarkEnd w:id="19"/>
      <w:proofErr w:type="spellEnd"/>
    </w:p>
    <w:p w:rsidR="009635BF" w:rsidRPr="009635BF" w:rsidRDefault="009635BF" w:rsidP="009635BF"/>
    <w:p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1375B7">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1375B7">
        <w:fldChar w:fldCharType="separate"/>
      </w:r>
      <w:r w:rsidR="00594F63" w:rsidRPr="00594F63">
        <w:rPr>
          <w:noProof/>
        </w:rPr>
        <w:t>(CROSSFILTER ORGANIZATION, 2018)</w:t>
      </w:r>
      <w:r w:rsidR="001375B7">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1375B7">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1375B7">
        <w:fldChar w:fldCharType="separate"/>
      </w:r>
      <w:r w:rsidR="00594F63" w:rsidRPr="00594F63">
        <w:rPr>
          <w:noProof/>
        </w:rPr>
        <w:t>(CROSSFILTER ORGANIZATION, 2018)</w:t>
      </w:r>
      <w:r w:rsidR="001375B7">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rsidR="002876B1" w:rsidRDefault="002876B1" w:rsidP="002876B1">
      <w:pPr>
        <w:pStyle w:val="Ttulo3"/>
      </w:pPr>
      <w:bookmarkStart w:id="20" w:name="_Toc33871113"/>
      <w:r>
        <w:t xml:space="preserve">2.4.2 </w:t>
      </w:r>
      <w:proofErr w:type="gramStart"/>
      <w:r>
        <w:t>D3.</w:t>
      </w:r>
      <w:proofErr w:type="spellStart"/>
      <w:proofErr w:type="gramEnd"/>
      <w:r>
        <w:t>js</w:t>
      </w:r>
      <w:bookmarkEnd w:id="20"/>
      <w:proofErr w:type="spellEnd"/>
    </w:p>
    <w:p w:rsidR="009635BF" w:rsidRPr="009635BF" w:rsidRDefault="009635BF" w:rsidP="009635BF"/>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1375B7">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1375B7">
        <w:fldChar w:fldCharType="separate"/>
      </w:r>
      <w:r w:rsidR="00594F63" w:rsidRPr="0021217B">
        <w:rPr>
          <w:noProof/>
        </w:rPr>
        <w:t>(BOSTOCK et al., 2018)</w:t>
      </w:r>
      <w:r w:rsidR="001375B7">
        <w:fldChar w:fldCharType="end"/>
      </w:r>
      <w:r w:rsidR="007468AB">
        <w:t>.</w:t>
      </w:r>
    </w:p>
    <w:p w:rsidR="002876B1" w:rsidRDefault="002876B1" w:rsidP="002876B1"/>
    <w:p w:rsidR="002876B1" w:rsidRDefault="002876B1" w:rsidP="002876B1">
      <w:pPr>
        <w:pStyle w:val="Ttulo2"/>
      </w:pPr>
      <w:bookmarkStart w:id="21" w:name="_Toc33871114"/>
      <w:r>
        <w:t>2.5 Outras bibliotecas utilizadas neste trabalho</w:t>
      </w:r>
      <w:bookmarkEnd w:id="21"/>
    </w:p>
    <w:p w:rsidR="009635BF" w:rsidRPr="009635BF" w:rsidRDefault="009635BF" w:rsidP="009635BF"/>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22" w:name="_Toc33871115"/>
      <w:r>
        <w:rPr>
          <w:rFonts w:eastAsiaTheme="minorHAnsi"/>
        </w:rPr>
        <w:t>2.5.1 Apache Commons CSV</w:t>
      </w:r>
      <w:bookmarkEnd w:id="22"/>
    </w:p>
    <w:p w:rsidR="009635BF" w:rsidRPr="009635BF" w:rsidRDefault="009635BF" w:rsidP="009635BF"/>
    <w:p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375B7">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375B7">
        <w:fldChar w:fldCharType="separate"/>
      </w:r>
      <w:r w:rsidR="00594F63" w:rsidRPr="00594F63">
        <w:rPr>
          <w:noProof/>
        </w:rPr>
        <w:t>(APACHE.ORG, 2019e)</w:t>
      </w:r>
      <w:r w:rsidR="001375B7">
        <w:fldChar w:fldCharType="end"/>
      </w:r>
      <w:r w:rsidR="00143CBD">
        <w:t xml:space="preserve">. </w:t>
      </w:r>
    </w:p>
    <w:p w:rsidR="007468AB" w:rsidRDefault="0062011D" w:rsidP="0062011D">
      <w:r>
        <w:tab/>
      </w:r>
      <w:r w:rsidR="00F12B0A">
        <w:t xml:space="preserve">A Commons CSV transforma os arquivos CSV em uma coleção iterável, permitindo o acesso e tratamento das informações, assim como a escrita de dados em arquivos formatados. </w:t>
      </w:r>
      <w:r w:rsidR="00CF13D5">
        <w:t>Neste</w:t>
      </w:r>
      <w:r w:rsidR="00F12B0A">
        <w:t xml:space="preserve"> trabalho a biblioteca foi útil para fazer a coleta das etiquetas dos atributos contidas na primeira linha do arquivo</w:t>
      </w:r>
      <w:r w:rsidR="00CF13D5">
        <w:t>,</w:t>
      </w:r>
      <w:r w:rsidR="00F12B0A">
        <w:t xml:space="preserve"> e também na iteração dos registros contidos para identificação de dados de tipo numérico.</w:t>
      </w:r>
    </w:p>
    <w:p w:rsidR="00CF13D5" w:rsidRPr="007468AB" w:rsidRDefault="00CF13D5" w:rsidP="009635BF">
      <w:pPr>
        <w:spacing w:line="240" w:lineRule="auto"/>
        <w:ind w:firstLine="709"/>
      </w:pPr>
    </w:p>
    <w:p w:rsidR="002876B1" w:rsidRDefault="002876B1" w:rsidP="002876B1">
      <w:pPr>
        <w:pStyle w:val="Ttulo3"/>
      </w:pPr>
      <w:bookmarkStart w:id="23" w:name="_Toc33871116"/>
      <w:r>
        <w:t>2.5.2 Apache Commons IO</w:t>
      </w:r>
      <w:bookmarkEnd w:id="23"/>
    </w:p>
    <w:p w:rsidR="009635BF" w:rsidRPr="009635BF" w:rsidRDefault="009635BF" w:rsidP="009635BF"/>
    <w:p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1375B7">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1375B7">
        <w:fldChar w:fldCharType="separate"/>
      </w:r>
      <w:r w:rsidR="00594F63" w:rsidRPr="00594F63">
        <w:rPr>
          <w:noProof/>
        </w:rPr>
        <w:t>(APACHE.ORG, 2019f)</w:t>
      </w:r>
      <w:r w:rsidR="001375B7">
        <w:fldChar w:fldCharType="end"/>
      </w:r>
    </w:p>
    <w:p w:rsidR="00F12B0A" w:rsidRDefault="0062011D" w:rsidP="0062011D">
      <w:r>
        <w:tab/>
      </w:r>
      <w:r w:rsidR="001F01BC">
        <w:t xml:space="preserve">N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CF13D5" w:rsidRPr="00F12B0A" w:rsidRDefault="00CF13D5" w:rsidP="00F12B0A"/>
    <w:p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rsidR="009635BF" w:rsidRPr="009635BF" w:rsidRDefault="009635BF" w:rsidP="009635BF"/>
    <w:p w:rsidR="002876B1" w:rsidRDefault="001F01BC" w:rsidP="001F01BC">
      <w:r>
        <w:tab/>
        <w:t xml:space="preserve">A ZT-ZIP é uma biblioteca com funcionalidades de compactação de arquivos em formato ZIP. Foi criada por </w:t>
      </w:r>
      <w:r w:rsidRPr="001F01BC">
        <w:t xml:space="preserve">Rein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1375B7">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1375B7">
        <w:fldChar w:fldCharType="separate"/>
      </w:r>
      <w:r w:rsidR="00594F63" w:rsidRPr="00594F63">
        <w:rPr>
          <w:noProof/>
        </w:rPr>
        <w:t>(RAUDJÄRV, 2019)</w:t>
      </w:r>
      <w:r w:rsidR="001375B7">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1375B7">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1375B7">
        <w:fldChar w:fldCharType="separate"/>
      </w:r>
      <w:r w:rsidR="00594F63" w:rsidRPr="00594F63">
        <w:rPr>
          <w:noProof/>
        </w:rPr>
        <w:t>(RAUDJÄRV, 2019)</w:t>
      </w:r>
      <w:r w:rsidR="001375B7">
        <w:fldChar w:fldCharType="end"/>
      </w:r>
      <w:r w:rsidR="00D20F53">
        <w:t>.</w:t>
      </w:r>
      <w:r>
        <w:t xml:space="preserve"> </w:t>
      </w:r>
    </w:p>
    <w:p w:rsidR="00D20F53" w:rsidRDefault="00D20F53" w:rsidP="001F01BC"/>
    <w:p w:rsidR="002876B1" w:rsidRDefault="002876B1" w:rsidP="002876B1">
      <w:pPr>
        <w:pStyle w:val="Ttulo2"/>
      </w:pPr>
      <w:bookmarkStart w:id="25" w:name="_Toc33871118"/>
      <w:r>
        <w:t xml:space="preserve">2.6 </w:t>
      </w:r>
      <w:proofErr w:type="spellStart"/>
      <w:proofErr w:type="gramStart"/>
      <w:r>
        <w:t>JavaFX</w:t>
      </w:r>
      <w:proofErr w:type="spellEnd"/>
      <w:proofErr w:type="gramEnd"/>
      <w:r>
        <w:t xml:space="preserve"> 8</w:t>
      </w:r>
      <w:bookmarkEnd w:id="25"/>
    </w:p>
    <w:p w:rsidR="009635BF" w:rsidRPr="009635BF" w:rsidRDefault="009635BF" w:rsidP="009635BF"/>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1375B7">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1375B7">
        <w:fldChar w:fldCharType="separate"/>
      </w:r>
      <w:r w:rsidR="00594F63" w:rsidRPr="00594F63">
        <w:rPr>
          <w:noProof/>
        </w:rPr>
        <w:t>(WIKIPEDIA.ORG, 2019c)</w:t>
      </w:r>
      <w:r w:rsidR="001375B7">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1375B7">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1375B7">
        <w:fldChar w:fldCharType="separate"/>
      </w:r>
      <w:r w:rsidR="00594F63" w:rsidRPr="00594F63">
        <w:rPr>
          <w:noProof/>
        </w:rPr>
        <w:t>(ORACLE, 2019)</w:t>
      </w:r>
      <w:r w:rsidR="001375B7">
        <w:fldChar w:fldCharType="end"/>
      </w:r>
      <w:r w:rsidR="00465636">
        <w:t>.</w:t>
      </w:r>
    </w:p>
    <w:p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1375B7">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1375B7">
        <w:fldChar w:fldCharType="separate"/>
      </w:r>
      <w:r w:rsidR="00594F63" w:rsidRPr="00594F63">
        <w:rPr>
          <w:noProof/>
        </w:rPr>
        <w:t>(WIKIPEDIA.ORG, 2019c)</w:t>
      </w:r>
      <w:r w:rsidR="001375B7">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w:t>
      </w:r>
      <w:proofErr w:type="spellStart"/>
      <w:r w:rsidR="00E354FD" w:rsidRPr="00DC3C5A">
        <w:rPr>
          <w:i/>
        </w:rPr>
        <w:t>Write</w:t>
      </w:r>
      <w:proofErr w:type="spellEnd"/>
      <w:r w:rsidR="00E354FD" w:rsidRPr="00DC3C5A">
        <w:rPr>
          <w:i/>
        </w:rPr>
        <w:t xml:space="preserv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Runtim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rsidR="00DC3C5A" w:rsidRDefault="00DC3C5A" w:rsidP="00DA6F8E">
      <w:r>
        <w:tab/>
        <w:t xml:space="preserve">Por ser desenvolvido como uma API Java, </w:t>
      </w:r>
      <w:r w:rsidR="006C432D">
        <w:t xml:space="preserve">uma </w:t>
      </w:r>
      <w:r>
        <w:t xml:space="preserve">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rsidR="001375B7">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1375B7">
        <w:fldChar w:fldCharType="separate"/>
      </w:r>
      <w:r w:rsidR="00594F63" w:rsidRPr="00594F63">
        <w:rPr>
          <w:noProof/>
        </w:rPr>
        <w:t>(ORACLE, 2019)</w:t>
      </w:r>
      <w:r w:rsidR="001375B7">
        <w:fldChar w:fldCharType="end"/>
      </w:r>
      <w:r>
        <w:t xml:space="preserve">. </w:t>
      </w:r>
    </w:p>
    <w:p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1375B7">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1375B7">
        <w:fldChar w:fldCharType="separate"/>
      </w:r>
      <w:r w:rsidR="00594F63" w:rsidRPr="00594F63">
        <w:rPr>
          <w:noProof/>
        </w:rPr>
        <w:t>(ORACLE, 2019)</w:t>
      </w:r>
      <w:r w:rsidR="001375B7">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lastRenderedPageBreak/>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is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1375B7">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1375B7">
        <w:fldChar w:fldCharType="separate"/>
      </w:r>
      <w:r w:rsidR="00594F63" w:rsidRPr="00594F63">
        <w:rPr>
          <w:noProof/>
        </w:rPr>
        <w:t>(APACHE.ORG, 2019g; JETBRAINS, 2020)</w:t>
      </w:r>
      <w:r w:rsidR="001375B7">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w:t>
      </w:r>
      <w:proofErr w:type="spellStart"/>
      <w:r>
        <w:t>Scene</w:t>
      </w:r>
      <w:proofErr w:type="spellEnd"/>
      <w:r>
        <w:t xml:space="preserve"> </w:t>
      </w:r>
      <w:proofErr w:type="spellStart"/>
      <w:r>
        <w:t>Builder</w:t>
      </w:r>
      <w:proofErr w:type="spellEnd"/>
      <w:r>
        <w:t>.</w:t>
      </w:r>
    </w:p>
    <w:p w:rsidR="006C432D" w:rsidRDefault="006C432D" w:rsidP="00DA6F8E"/>
    <w:p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853F96" w:rsidRDefault="00853F96" w:rsidP="00D658AA">
      <w:pPr>
        <w:jc w:val="center"/>
        <w:rPr>
          <w:b/>
          <w:sz w:val="20"/>
          <w:szCs w:val="20"/>
        </w:rPr>
      </w:pPr>
      <w:r w:rsidRPr="00E6058A">
        <w:rPr>
          <w:b/>
          <w:noProof/>
          <w:sz w:val="20"/>
          <w:szCs w:val="20"/>
          <w:lang w:eastAsia="pt-BR"/>
        </w:rPr>
        <w:drawing>
          <wp:inline distT="0" distB="0" distL="0" distR="0">
            <wp:extent cx="5418161" cy="2887376"/>
            <wp:effectExtent l="1905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18848" cy="2887742"/>
                    </a:xfrm>
                    <a:prstGeom prst="rect">
                      <a:avLst/>
                    </a:prstGeom>
                  </pic:spPr>
                </pic:pic>
              </a:graphicData>
            </a:graphic>
          </wp:inline>
        </w:drawing>
      </w:r>
    </w:p>
    <w:p w:rsidR="00164AF7" w:rsidRDefault="009F5D69" w:rsidP="00011782">
      <w:pPr>
        <w:jc w:val="cente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multitoque), API de manipulação de imagens, codificação de áudio e vídeo, </w:t>
      </w:r>
      <w:r w:rsidR="00FC2595">
        <w:t xml:space="preserve">e componente de visualização web, com suporte a Javascript </w:t>
      </w:r>
      <w:r w:rsidR="001375B7">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1375B7">
        <w:fldChar w:fldCharType="separate"/>
      </w:r>
      <w:r w:rsidR="00594F63" w:rsidRPr="00594F63">
        <w:rPr>
          <w:noProof/>
        </w:rPr>
        <w:t>(WIKIPEDIA.ORG, 2019c)</w:t>
      </w:r>
      <w:r w:rsidR="001375B7">
        <w:fldChar w:fldCharType="end"/>
      </w:r>
      <w:r w:rsidR="00FC2595">
        <w:t>. É também muito utilizado para desenvolvimento de jogos em Java.</w:t>
      </w:r>
    </w:p>
    <w:p w:rsidR="00B23EB7" w:rsidRDefault="00B23EB7">
      <w:pPr>
        <w:spacing w:after="160" w:line="240" w:lineRule="auto"/>
        <w:jc w:val="left"/>
      </w:pPr>
    </w:p>
    <w:p w:rsidR="0052361D" w:rsidRDefault="006109F9" w:rsidP="00C8772A">
      <w:pPr>
        <w:pStyle w:val="Ttulo1"/>
      </w:pPr>
      <w:bookmarkStart w:id="26" w:name="_Toc33871119"/>
      <w:proofErr w:type="gramStart"/>
      <w:r>
        <w:t>3</w:t>
      </w:r>
      <w:proofErr w:type="gramEnd"/>
      <w:r>
        <w:t xml:space="preserve"> SOLUÇÕES CORRELATAS</w:t>
      </w:r>
      <w:bookmarkEnd w:id="26"/>
    </w:p>
    <w:p w:rsidR="00C43B50" w:rsidRPr="00C43B50" w:rsidRDefault="00C43B50" w:rsidP="00C43B50"/>
    <w:p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lastRenderedPageBreak/>
        <w:t xml:space="preserve">para </w:t>
      </w:r>
      <w:r w:rsidR="006C432D">
        <w:t xml:space="preserve">inspirar e identificar funcionalidades para a </w:t>
      </w:r>
      <w:r w:rsidR="007149CE">
        <w:t>elaboração deste trabalho de conclusão de curso.</w:t>
      </w:r>
    </w:p>
    <w:p w:rsidR="007149CE" w:rsidRDefault="007149CE" w:rsidP="00EC280C"/>
    <w:p w:rsidR="007149CE" w:rsidRDefault="007149CE" w:rsidP="007149CE">
      <w:pPr>
        <w:pStyle w:val="Ttulo2"/>
      </w:pPr>
      <w:bookmarkStart w:id="27" w:name="_Toc33871120"/>
      <w:r>
        <w:t>3.</w:t>
      </w:r>
      <w:r w:rsidR="00384ECB">
        <w:t>1</w:t>
      </w:r>
      <w:r>
        <w:t xml:space="preserve"> </w:t>
      </w:r>
      <w:proofErr w:type="spellStart"/>
      <w:r>
        <w:t>Qlik</w:t>
      </w:r>
      <w:proofErr w:type="spellEnd"/>
      <w:r>
        <w:t xml:space="preserve"> </w:t>
      </w:r>
      <w:proofErr w:type="spellStart"/>
      <w:r>
        <w:t>Sense</w:t>
      </w:r>
      <w:bookmarkEnd w:id="27"/>
      <w:proofErr w:type="spellEnd"/>
    </w:p>
    <w:p w:rsidR="00C43B50" w:rsidRPr="00C43B50" w:rsidRDefault="00C43B50" w:rsidP="00C43B50"/>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rsidR="001375B7">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1375B7">
        <w:fldChar w:fldCharType="separate"/>
      </w:r>
      <w:r w:rsidR="00594F63" w:rsidRPr="00594F63">
        <w:rPr>
          <w:noProof/>
        </w:rPr>
        <w:t>(ACADEMIAIN, 2019)</w:t>
      </w:r>
      <w:r w:rsidR="001375B7">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1375B7">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1375B7">
        <w:fldChar w:fldCharType="separate"/>
      </w:r>
      <w:r w:rsidR="00594F63" w:rsidRPr="00594F63">
        <w:rPr>
          <w:noProof/>
        </w:rPr>
        <w:t>(QLIK, 2019)</w:t>
      </w:r>
      <w:r w:rsidR="001375B7">
        <w:fldChar w:fldCharType="end"/>
      </w:r>
      <w:r w:rsidR="00E067C7">
        <w:t>.</w:t>
      </w:r>
    </w:p>
    <w:p w:rsidR="00E067C7" w:rsidRDefault="00E067C7" w:rsidP="007149CE">
      <w:r>
        <w:tab/>
      </w:r>
      <w:r w:rsidR="007D0F7C">
        <w:t xml:space="preserve">Traz como benefícios relevantes </w:t>
      </w:r>
      <w:r w:rsidR="001375B7">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1375B7">
        <w:fldChar w:fldCharType="separate"/>
      </w:r>
      <w:r w:rsidR="00594F63" w:rsidRPr="00594F63">
        <w:rPr>
          <w:noProof/>
        </w:rPr>
        <w:t>(ACADEMIAIN, 2019)</w:t>
      </w:r>
      <w:r w:rsidR="001375B7">
        <w:fldChar w:fldCharType="end"/>
      </w:r>
      <w:r w:rsidR="007D0F7C">
        <w:t>:</w:t>
      </w:r>
    </w:p>
    <w:p w:rsidR="007D0F7C" w:rsidRDefault="007D0F7C" w:rsidP="00A713B4">
      <w:pPr>
        <w:pStyle w:val="PargrafodaLista"/>
        <w:numPr>
          <w:ilvl w:val="0"/>
          <w:numId w:val="35"/>
        </w:numPr>
      </w:pPr>
      <w:r>
        <w:t>Visualização de dados intuitiva: conjunto de gráficos e tabelas que permitem melhor entendimento das relações entre os dados;</w:t>
      </w:r>
    </w:p>
    <w:p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rsidR="007D0F7C" w:rsidRDefault="007D0F7C" w:rsidP="00A713B4">
      <w:pPr>
        <w:pStyle w:val="PargrafodaLista"/>
        <w:numPr>
          <w:ilvl w:val="0"/>
          <w:numId w:val="35"/>
        </w:numPr>
      </w:pPr>
      <w:r>
        <w:t>Geração de relatórios simplificada: Permite a criação de relatórios personalizados com filtros diferenciados;</w:t>
      </w:r>
    </w:p>
    <w:p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0768D" w:rsidRDefault="0060768D" w:rsidP="0060768D">
      <w:r>
        <w:tab/>
        <w:t>Na Figura 7 há uma representação das telas do Qlik Sense.</w:t>
      </w:r>
    </w:p>
    <w:p w:rsidR="0060768D" w:rsidRDefault="0060768D">
      <w:pPr>
        <w:spacing w:after="160" w:line="240" w:lineRule="auto"/>
        <w:jc w:val="left"/>
        <w:rPr>
          <w:b/>
          <w:sz w:val="20"/>
        </w:rPr>
      </w:pPr>
    </w:p>
    <w:p w:rsidR="0067376E" w:rsidRDefault="0067376E">
      <w:pPr>
        <w:spacing w:after="160" w:line="240" w:lineRule="auto"/>
        <w:jc w:val="left"/>
        <w:rPr>
          <w:b/>
          <w:sz w:val="20"/>
        </w:rPr>
      </w:pPr>
      <w:r>
        <w:rPr>
          <w:b/>
          <w:sz w:val="20"/>
        </w:rPr>
        <w:br w:type="page"/>
      </w:r>
    </w:p>
    <w:p w:rsidR="009C381E" w:rsidRDefault="009C381E" w:rsidP="00CF20A0">
      <w:pPr>
        <w:jc w:val="center"/>
        <w:rPr>
          <w:b/>
          <w:sz w:val="20"/>
        </w:rPr>
      </w:pPr>
      <w:r>
        <w:rPr>
          <w:b/>
          <w:sz w:val="20"/>
        </w:rPr>
        <w:lastRenderedPageBreak/>
        <w:t>Figura 7 – Telas do Qlik Sense</w:t>
      </w:r>
    </w:p>
    <w:p w:rsidR="009C381E" w:rsidRDefault="009C381E" w:rsidP="009C381E">
      <w:pPr>
        <w:jc w:val="center"/>
        <w:rPr>
          <w:b/>
          <w:sz w:val="20"/>
        </w:rPr>
      </w:pPr>
      <w:r>
        <w:rPr>
          <w:b/>
          <w:noProof/>
          <w:sz w:val="20"/>
          <w:lang w:eastAsia="pt-BR"/>
        </w:rPr>
        <w:drawing>
          <wp:inline distT="0" distB="0" distL="0" distR="0">
            <wp:extent cx="3993391" cy="2292824"/>
            <wp:effectExtent l="19050" t="0" r="7109"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9902"/>
                    <a:stretch/>
                  </pic:blipFill>
                  <pic:spPr bwMode="auto">
                    <a:xfrm>
                      <a:off x="0" y="0"/>
                      <a:ext cx="4023536" cy="231013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C381E" w:rsidRDefault="009C381E" w:rsidP="00A713B4">
      <w:pPr>
        <w:jc w:val="center"/>
        <w:rPr>
          <w:b/>
          <w:sz w:val="20"/>
        </w:rPr>
      </w:pPr>
      <w:r w:rsidRPr="009C381E">
        <w:rPr>
          <w:b/>
          <w:sz w:val="20"/>
        </w:rPr>
        <w:t xml:space="preserve">Fonte: </w:t>
      </w:r>
      <w:r w:rsidR="001375B7"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1375B7" w:rsidRPr="009C381E">
        <w:rPr>
          <w:b/>
          <w:sz w:val="20"/>
        </w:rPr>
        <w:fldChar w:fldCharType="separate"/>
      </w:r>
      <w:r w:rsidR="00594F63" w:rsidRPr="00594F63">
        <w:rPr>
          <w:noProof/>
          <w:sz w:val="20"/>
        </w:rPr>
        <w:t>(QLIK, 2019)</w:t>
      </w:r>
      <w:r w:rsidR="001375B7" w:rsidRPr="009C381E">
        <w:rPr>
          <w:b/>
          <w:sz w:val="20"/>
        </w:rPr>
        <w:fldChar w:fldCharType="end"/>
      </w:r>
    </w:p>
    <w:p w:rsidR="009C381E" w:rsidRDefault="009C381E" w:rsidP="009C381E">
      <w:pPr>
        <w:rPr>
          <w:b/>
          <w:sz w:val="20"/>
        </w:rPr>
      </w:pPr>
    </w:p>
    <w:p w:rsidR="00384ECB" w:rsidRDefault="00384ECB" w:rsidP="00384ECB">
      <w:pPr>
        <w:pStyle w:val="Ttulo2"/>
      </w:pPr>
      <w:bookmarkStart w:id="28" w:name="_Toc33871121"/>
      <w:proofErr w:type="gramStart"/>
      <w:r>
        <w:t>3.2 Tableau</w:t>
      </w:r>
      <w:proofErr w:type="gramEnd"/>
      <w:r>
        <w:t xml:space="preserve"> Desktop</w:t>
      </w:r>
      <w:bookmarkEnd w:id="28"/>
    </w:p>
    <w:p w:rsidR="00C43B50" w:rsidRPr="00C43B50" w:rsidRDefault="00C43B50" w:rsidP="00C43B50"/>
    <w:p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1375B7">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1375B7">
        <w:fldChar w:fldCharType="separate"/>
      </w:r>
      <w:r w:rsidR="00594F63" w:rsidRPr="00594F63">
        <w:rPr>
          <w:noProof/>
        </w:rPr>
        <w:t>(TABLEAU, 2019)</w:t>
      </w:r>
      <w:r w:rsidR="001375B7">
        <w:fldChar w:fldCharType="end"/>
      </w:r>
      <w:r w:rsidR="00C17094">
        <w:t xml:space="preserve">. </w:t>
      </w:r>
    </w:p>
    <w:p w:rsidR="004855CF" w:rsidRDefault="004855CF" w:rsidP="00384ECB">
      <w:r>
        <w:tab/>
        <w:t xml:space="preserve">Traz como recursos mais relevantes </w:t>
      </w:r>
      <w:r w:rsidR="001375B7">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rsidR="001375B7">
        <w:fldChar w:fldCharType="separate"/>
      </w:r>
      <w:r w:rsidR="00594F63" w:rsidRPr="00594F63">
        <w:rPr>
          <w:noProof/>
        </w:rPr>
        <w:t>(SOMATIVA, 2019)</w:t>
      </w:r>
      <w:r w:rsidR="001375B7">
        <w:fldChar w:fldCharType="end"/>
      </w:r>
      <w:r>
        <w:t>:</w:t>
      </w:r>
    </w:p>
    <w:p w:rsidR="004855CF" w:rsidRDefault="004855CF" w:rsidP="00B65D04">
      <w:pPr>
        <w:pStyle w:val="PargrafodaLista"/>
        <w:numPr>
          <w:ilvl w:val="0"/>
          <w:numId w:val="36"/>
        </w:numPr>
        <w:ind w:left="993"/>
      </w:pPr>
      <w:r>
        <w:t>Análise visual: Poderosas ferramentas de análise permitem filtragem dinâmica de dados, categorização de tendências e análise de coorte aprofunda com uma interface gráfica simples e intuitiva;</w:t>
      </w:r>
    </w:p>
    <w:p w:rsidR="009C381E" w:rsidRPr="008E5E5A" w:rsidRDefault="004855CF" w:rsidP="00B65D04">
      <w:pPr>
        <w:pStyle w:val="PargrafodaLista"/>
        <w:numPr>
          <w:ilvl w:val="0"/>
          <w:numId w:val="36"/>
        </w:numPr>
        <w:ind w:left="993"/>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B65D04">
      <w:pPr>
        <w:pStyle w:val="PargrafodaLista"/>
        <w:numPr>
          <w:ilvl w:val="0"/>
          <w:numId w:val="36"/>
        </w:numPr>
        <w:ind w:left="993"/>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D853D5" w:rsidRPr="008E5E5A" w:rsidRDefault="008E5E5A" w:rsidP="00B65D04">
      <w:pPr>
        <w:pStyle w:val="PargrafodaLista"/>
        <w:numPr>
          <w:ilvl w:val="0"/>
          <w:numId w:val="36"/>
        </w:numPr>
        <w:ind w:left="993"/>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rsidR="008E5E5A" w:rsidRPr="00D853D5" w:rsidRDefault="008E5E5A" w:rsidP="00B65D04">
      <w:pPr>
        <w:pStyle w:val="PargrafodaLista"/>
        <w:numPr>
          <w:ilvl w:val="0"/>
          <w:numId w:val="36"/>
        </w:numPr>
        <w:ind w:left="993"/>
        <w:rPr>
          <w:b/>
          <w:sz w:val="20"/>
        </w:rPr>
      </w:pPr>
      <w:r>
        <w:lastRenderedPageBreak/>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rsidR="0067376E" w:rsidRDefault="0067376E" w:rsidP="0067376E">
      <w:pPr>
        <w:spacing w:after="160" w:line="240" w:lineRule="auto"/>
        <w:jc w:val="left"/>
        <w:rPr>
          <w:b/>
          <w:sz w:val="20"/>
          <w:szCs w:val="20"/>
        </w:rPr>
      </w:pPr>
    </w:p>
    <w:p w:rsidR="008E5E5A" w:rsidRDefault="008E5E5A" w:rsidP="0067376E">
      <w:pPr>
        <w:spacing w:after="160" w:line="240" w:lineRule="auto"/>
        <w:jc w:val="center"/>
        <w:rPr>
          <w:b/>
          <w:sz w:val="20"/>
          <w:szCs w:val="20"/>
        </w:rPr>
      </w:pPr>
      <w:r w:rsidRPr="008E5E5A">
        <w:rPr>
          <w:b/>
          <w:sz w:val="20"/>
          <w:szCs w:val="20"/>
        </w:rPr>
        <w:t>Figura 8 – reprodução de tela do Tableau Desktop</w:t>
      </w:r>
    </w:p>
    <w:p w:rsidR="00D2186C" w:rsidRPr="008E5E5A" w:rsidRDefault="00D2186C" w:rsidP="00D2186C">
      <w:pPr>
        <w:spacing w:after="160" w:line="240" w:lineRule="auto"/>
        <w:jc w:val="center"/>
        <w:rPr>
          <w:b/>
          <w:sz w:val="20"/>
          <w:szCs w:val="20"/>
        </w:rPr>
      </w:pPr>
    </w:p>
    <w:p w:rsidR="008E5E5A" w:rsidRPr="008E5E5A" w:rsidRDefault="008E5E5A" w:rsidP="008E5E5A">
      <w:pPr>
        <w:jc w:val="center"/>
        <w:rPr>
          <w:b/>
          <w:sz w:val="20"/>
          <w:szCs w:val="20"/>
        </w:rPr>
      </w:pPr>
      <w:r>
        <w:rPr>
          <w:b/>
          <w:noProof/>
          <w:sz w:val="20"/>
          <w:szCs w:val="20"/>
          <w:lang w:eastAsia="pt-BR"/>
        </w:rPr>
        <w:drawing>
          <wp:inline distT="0" distB="0" distL="0" distR="0">
            <wp:extent cx="4756638" cy="2792317"/>
            <wp:effectExtent l="19050" t="0" r="5862"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759628" cy="2794072"/>
                    </a:xfrm>
                    <a:prstGeom prst="rect">
                      <a:avLst/>
                    </a:prstGeom>
                  </pic:spPr>
                </pic:pic>
              </a:graphicData>
            </a:graphic>
          </wp:inline>
        </w:drawing>
      </w:r>
    </w:p>
    <w:p w:rsidR="008E5E5A" w:rsidRDefault="008E5E5A" w:rsidP="00CF20A0">
      <w:pPr>
        <w:jc w:val="center"/>
        <w:rPr>
          <w:b/>
          <w:sz w:val="20"/>
          <w:szCs w:val="20"/>
        </w:rPr>
      </w:pPr>
      <w:r w:rsidRPr="008E5E5A">
        <w:rPr>
          <w:b/>
          <w:sz w:val="20"/>
          <w:szCs w:val="20"/>
        </w:rPr>
        <w:t xml:space="preserve">Fonte: </w:t>
      </w:r>
      <w:r w:rsidR="001375B7"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1375B7" w:rsidRPr="008E5E5A">
        <w:rPr>
          <w:b/>
          <w:sz w:val="20"/>
          <w:szCs w:val="20"/>
        </w:rPr>
        <w:fldChar w:fldCharType="separate"/>
      </w:r>
      <w:r w:rsidR="00594F63" w:rsidRPr="00594F63">
        <w:rPr>
          <w:noProof/>
          <w:sz w:val="20"/>
          <w:szCs w:val="20"/>
        </w:rPr>
        <w:t>(TABLEAU, 2019)</w:t>
      </w:r>
      <w:r w:rsidR="001375B7" w:rsidRPr="008E5E5A">
        <w:rPr>
          <w:b/>
          <w:sz w:val="20"/>
          <w:szCs w:val="20"/>
        </w:rPr>
        <w:fldChar w:fldCharType="end"/>
      </w:r>
    </w:p>
    <w:p w:rsidR="00D853D5" w:rsidRDefault="00D853D5" w:rsidP="008E5E5A">
      <w:pPr>
        <w:rPr>
          <w:b/>
          <w:sz w:val="20"/>
          <w:szCs w:val="20"/>
        </w:rPr>
      </w:pPr>
    </w:p>
    <w:p w:rsidR="008E5E5A" w:rsidRDefault="00A5557A" w:rsidP="00A5557A">
      <w:pPr>
        <w:pStyle w:val="Ttulo2"/>
      </w:pPr>
      <w:bookmarkStart w:id="29" w:name="_Toc33871122"/>
      <w:proofErr w:type="gramStart"/>
      <w:r>
        <w:t>3.3 Microsoft Power</w:t>
      </w:r>
      <w:proofErr w:type="gramEnd"/>
      <w:r>
        <w:t xml:space="preserve"> BI</w:t>
      </w:r>
      <w:bookmarkEnd w:id="29"/>
    </w:p>
    <w:p w:rsidR="009E5AC2" w:rsidRPr="009E5AC2" w:rsidRDefault="009E5AC2" w:rsidP="009E5AC2"/>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rsidR="001375B7">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1375B7">
        <w:fldChar w:fldCharType="separate"/>
      </w:r>
      <w:r w:rsidR="00594F63" w:rsidRPr="00594F63">
        <w:rPr>
          <w:noProof/>
        </w:rPr>
        <w:t>(MICROSOFT, 2019)</w:t>
      </w:r>
      <w:r w:rsidR="001375B7">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w:t>
      </w:r>
      <w:r w:rsidR="00D853D5">
        <w:t>são</w:t>
      </w:r>
      <w:r>
        <w:t>:</w:t>
      </w:r>
    </w:p>
    <w:p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rsidR="00150837" w:rsidRDefault="00150837" w:rsidP="00D853D5">
      <w:pPr>
        <w:pStyle w:val="PargrafodaLista"/>
        <w:numPr>
          <w:ilvl w:val="0"/>
          <w:numId w:val="37"/>
        </w:numPr>
        <w:tabs>
          <w:tab w:val="left" w:pos="0"/>
        </w:tabs>
      </w:pPr>
      <w:r>
        <w:t>Transformação e limpeza dos dados para criação de um modelo de dados;</w:t>
      </w:r>
    </w:p>
    <w:p w:rsidR="00150837" w:rsidRDefault="00150837" w:rsidP="00D853D5">
      <w:pPr>
        <w:pStyle w:val="PargrafodaLista"/>
        <w:numPr>
          <w:ilvl w:val="0"/>
          <w:numId w:val="37"/>
        </w:numPr>
        <w:tabs>
          <w:tab w:val="left" w:pos="0"/>
        </w:tabs>
      </w:pPr>
      <w:r>
        <w:lastRenderedPageBreak/>
        <w:t>Criação de quadros de visualização para representação visual dos dados;</w:t>
      </w:r>
    </w:p>
    <w:p w:rsidR="00150837" w:rsidRDefault="00150837" w:rsidP="00D853D5">
      <w:pPr>
        <w:pStyle w:val="PargrafodaLista"/>
        <w:numPr>
          <w:ilvl w:val="0"/>
          <w:numId w:val="37"/>
        </w:numPr>
        <w:tabs>
          <w:tab w:val="left" w:pos="0"/>
        </w:tabs>
      </w:pPr>
      <w:r>
        <w:t>Criação de relatórios;</w:t>
      </w:r>
    </w:p>
    <w:p w:rsidR="00150837" w:rsidRDefault="00150837" w:rsidP="00D853D5">
      <w:pPr>
        <w:pStyle w:val="PargrafodaLista"/>
        <w:numPr>
          <w:ilvl w:val="0"/>
          <w:numId w:val="37"/>
        </w:numPr>
        <w:tabs>
          <w:tab w:val="left" w:pos="0"/>
        </w:tabs>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rsidR="001375B7">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1375B7">
        <w:fldChar w:fldCharType="separate"/>
      </w:r>
      <w:r w:rsidR="00594F63" w:rsidRPr="00594F63">
        <w:rPr>
          <w:noProof/>
        </w:rPr>
        <w:t>(MICROSOFT, 2019)</w:t>
      </w:r>
      <w:r w:rsidR="001375B7">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rsidR="00F5686A" w:rsidRDefault="00F5686A" w:rsidP="00150837"/>
    <w:p w:rsidR="00F5686A" w:rsidRDefault="00F5686A" w:rsidP="00A7647F">
      <w:pPr>
        <w:jc w:val="cente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Default="00F5686A" w:rsidP="00A7647F">
      <w:pPr>
        <w:jc w:val="center"/>
        <w:rPr>
          <w:b/>
          <w:sz w:val="20"/>
          <w:szCs w:val="20"/>
        </w:rPr>
      </w:pPr>
      <w:r w:rsidRPr="00F5686A">
        <w:rPr>
          <w:b/>
          <w:sz w:val="20"/>
          <w:szCs w:val="20"/>
        </w:rPr>
        <w:t xml:space="preserve">Fonte: </w:t>
      </w:r>
      <w:r w:rsidR="001375B7"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001375B7" w:rsidRPr="00F5686A">
        <w:rPr>
          <w:b/>
          <w:sz w:val="20"/>
          <w:szCs w:val="20"/>
        </w:rPr>
        <w:fldChar w:fldCharType="separate"/>
      </w:r>
      <w:r w:rsidR="00594F63" w:rsidRPr="00594F63">
        <w:rPr>
          <w:noProof/>
          <w:sz w:val="20"/>
          <w:szCs w:val="20"/>
        </w:rPr>
        <w:t>(MICROSOFT, 2019)</w:t>
      </w:r>
      <w:r w:rsidR="001375B7" w:rsidRPr="00F5686A">
        <w:rPr>
          <w:b/>
          <w:sz w:val="20"/>
          <w:szCs w:val="20"/>
        </w:rPr>
        <w:fldChar w:fldCharType="end"/>
      </w:r>
    </w:p>
    <w:p w:rsidR="00C727D9" w:rsidRDefault="00C727D9" w:rsidP="00C727D9">
      <w:pPr>
        <w:spacing w:after="160" w:line="240" w:lineRule="auto"/>
        <w:jc w:val="left"/>
        <w:rPr>
          <w:b/>
          <w:sz w:val="20"/>
          <w:szCs w:val="20"/>
        </w:rPr>
      </w:pPr>
      <w:bookmarkStart w:id="30" w:name="_Toc33871123"/>
    </w:p>
    <w:p w:rsidR="00107FEB" w:rsidRDefault="0052361D" w:rsidP="00C8772A">
      <w:pPr>
        <w:pStyle w:val="Ttulo1"/>
      </w:pPr>
      <w:proofErr w:type="gramStart"/>
      <w:r>
        <w:t>4</w:t>
      </w:r>
      <w:proofErr w:type="gramEnd"/>
      <w:r w:rsidR="006109F9">
        <w:t xml:space="preserve"> </w:t>
      </w:r>
      <w:r w:rsidR="00992EB8">
        <w:t xml:space="preserve"> </w:t>
      </w:r>
      <w:bookmarkEnd w:id="30"/>
      <w:r w:rsidR="00845F72">
        <w:t>DESENVOLVIMENTO DO PROTÓTIPO</w:t>
      </w:r>
    </w:p>
    <w:p w:rsidR="0054477B" w:rsidRPr="0054477B" w:rsidRDefault="0054477B" w:rsidP="0054477B"/>
    <w:p w:rsidR="00422806" w:rsidRDefault="00376622" w:rsidP="00D853D5">
      <w:r>
        <w:tab/>
      </w:r>
      <w:r w:rsidR="0005301A">
        <w:t xml:space="preserve">Neste capítulo é apresentado o desenvolvimento da ferramenta de geração de </w:t>
      </w:r>
      <w:r w:rsidR="00F07A8A" w:rsidRPr="00F07A8A">
        <w:rPr>
          <w:i/>
        </w:rPr>
        <w:t>dashboards</w:t>
      </w:r>
      <w:r w:rsidR="0005301A">
        <w:t>,</w:t>
      </w:r>
      <w:r w:rsidR="00D853D5">
        <w:t xml:space="preserve"> aqui chamada </w:t>
      </w:r>
      <w:proofErr w:type="gramStart"/>
      <w:r w:rsidR="00D853D5">
        <w:t>DashGen</w:t>
      </w:r>
      <w:proofErr w:type="gramEnd"/>
      <w:r w:rsidR="00D853D5">
        <w:t>,</w:t>
      </w:r>
      <w:r w:rsidR="0005301A">
        <w:t xml:space="preserve"> utilizando práticas de análise orientada a objetos</w:t>
      </w:r>
      <w:r w:rsidR="00D853D5">
        <w:t xml:space="preserve"> e das ferramentas citadas no capítulo anterior. Também </w:t>
      </w:r>
      <w:r w:rsidR="00906E6B">
        <w:t>é</w:t>
      </w:r>
      <w:r w:rsidR="00D853D5">
        <w:t xml:space="preserve"> </w:t>
      </w:r>
      <w:r w:rsidR="0005301A">
        <w:t>demonstra</w:t>
      </w:r>
      <w:r w:rsidR="00D853D5">
        <w:t>do</w:t>
      </w:r>
      <w:r w:rsidR="00906E6B">
        <w:t xml:space="preserve"> um </w:t>
      </w:r>
      <w:r w:rsidR="0005301A">
        <w:t xml:space="preserve">exemplo </w:t>
      </w:r>
      <w:r w:rsidR="00D853D5">
        <w:t xml:space="preserve">da </w:t>
      </w:r>
      <w:r w:rsidR="0005301A">
        <w:t>aplicação</w:t>
      </w:r>
      <w:r w:rsidR="00906E6B">
        <w:t xml:space="preserve"> objetivando a validação do</w:t>
      </w:r>
      <w:r w:rsidR="0005301A">
        <w:t xml:space="preserve">s resultados. </w:t>
      </w:r>
    </w:p>
    <w:p w:rsidR="0005301A" w:rsidRDefault="0005301A" w:rsidP="0005301A"/>
    <w:p w:rsidR="000A776A" w:rsidRDefault="000A776A">
      <w:pPr>
        <w:spacing w:after="160" w:line="240" w:lineRule="auto"/>
        <w:jc w:val="left"/>
        <w:rPr>
          <w:rFonts w:eastAsiaTheme="majorEastAsia" w:cstheme="majorBidi"/>
          <w:b/>
          <w:szCs w:val="26"/>
        </w:rPr>
      </w:pPr>
      <w:bookmarkStart w:id="31" w:name="_Toc33871124"/>
      <w:r>
        <w:br w:type="page"/>
      </w:r>
    </w:p>
    <w:p w:rsidR="0005301A" w:rsidRDefault="0052361D" w:rsidP="0005301A">
      <w:pPr>
        <w:pStyle w:val="Ttulo2"/>
        <w:ind w:left="6"/>
      </w:pPr>
      <w:proofErr w:type="gramStart"/>
      <w:r>
        <w:lastRenderedPageBreak/>
        <w:t>4</w:t>
      </w:r>
      <w:r w:rsidR="0005301A">
        <w:t>.1</w:t>
      </w:r>
      <w:r w:rsidR="00992EB8">
        <w:t xml:space="preserve"> </w:t>
      </w:r>
      <w:r w:rsidR="0005301A">
        <w:t>Descrição</w:t>
      </w:r>
      <w:proofErr w:type="gramEnd"/>
      <w:r w:rsidR="0005301A">
        <w:t xml:space="preserve"> Geral</w:t>
      </w:r>
      <w:bookmarkEnd w:id="31"/>
    </w:p>
    <w:p w:rsidR="0054477B" w:rsidRPr="0054477B" w:rsidRDefault="0054477B" w:rsidP="0054477B"/>
    <w:p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rsidR="00CB4EDD" w:rsidRDefault="00CB4EDD" w:rsidP="0013018F">
      <w:r>
        <w:tab/>
      </w:r>
      <w:r w:rsidR="00BA30A6">
        <w:t>O</w:t>
      </w:r>
      <w:r>
        <w:t xml:space="preserve"> funcionamento da aplicação se </w:t>
      </w:r>
      <w:r w:rsidR="00BA30A6">
        <w:t>dá</w:t>
      </w:r>
      <w:r>
        <w:t xml:space="preserve"> como segue:</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9C0A6B" w:rsidRDefault="009C0A6B" w:rsidP="00211BA6">
      <w:pPr>
        <w:pStyle w:val="PargrafodaLista"/>
        <w:numPr>
          <w:ilvl w:val="0"/>
          <w:numId w:val="10"/>
        </w:numPr>
        <w:ind w:left="1134"/>
      </w:pPr>
      <w:r>
        <w:t>O usuário determina o título do Dashboard</w:t>
      </w:r>
    </w:p>
    <w:p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RDefault="009C0A6B" w:rsidP="00211BA6">
      <w:pPr>
        <w:pStyle w:val="PargrafodaLista"/>
        <w:numPr>
          <w:ilvl w:val="0"/>
          <w:numId w:val="10"/>
        </w:numPr>
        <w:ind w:left="1134"/>
      </w:pPr>
      <w:r>
        <w:t>O usuário adiciona o gráfico à lista</w:t>
      </w:r>
      <w:r w:rsidR="00BA30A6">
        <w:t>.</w:t>
      </w:r>
    </w:p>
    <w:p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rsidR="00D2186C" w:rsidRDefault="00FC6113" w:rsidP="00AF0789">
      <w:pPr>
        <w:ind w:firstLine="709"/>
        <w:rPr>
          <w:b/>
          <w:sz w:val="20"/>
          <w:szCs w:val="20"/>
        </w:rPr>
      </w:pPr>
      <w:r>
        <w:t>Todo o processo é apresentado em passos na</w:t>
      </w:r>
      <w:r w:rsidR="009C7F87">
        <w:t xml:space="preserve"> reprodução do protótipo de tela contido na</w:t>
      </w:r>
      <w:r>
        <w:t xml:space="preserve"> Figura 10.</w:t>
      </w:r>
    </w:p>
    <w:p w:rsidR="0005222F" w:rsidRDefault="0005222F">
      <w:pPr>
        <w:spacing w:after="160" w:line="240" w:lineRule="auto"/>
        <w:jc w:val="left"/>
        <w:rPr>
          <w:b/>
          <w:sz w:val="20"/>
          <w:szCs w:val="20"/>
        </w:rPr>
      </w:pPr>
      <w:r>
        <w:rPr>
          <w:b/>
          <w:sz w:val="20"/>
          <w:szCs w:val="20"/>
        </w:rPr>
        <w:br w:type="page"/>
      </w:r>
    </w:p>
    <w:p w:rsidR="00F740CE" w:rsidRDefault="00F740CE" w:rsidP="0013018F">
      <w:pPr>
        <w:jc w:val="cente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9C0A6B" w:rsidP="00F740CE">
      <w:pPr>
        <w:jc w:val="center"/>
        <w:rPr>
          <w:b/>
          <w:sz w:val="20"/>
          <w:szCs w:val="20"/>
        </w:rPr>
      </w:pPr>
      <w:r w:rsidRPr="00E6058A">
        <w:rPr>
          <w:b/>
          <w:noProof/>
          <w:sz w:val="20"/>
          <w:szCs w:val="20"/>
          <w:lang w:eastAsia="pt-BR"/>
        </w:rPr>
        <w:drawing>
          <wp:inline distT="0" distB="0" distL="0" distR="0">
            <wp:extent cx="5960446" cy="3807725"/>
            <wp:effectExtent l="19050" t="0" r="2204"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5953826" cy="3803496"/>
                    </a:xfrm>
                    <a:prstGeom prst="rect">
                      <a:avLst/>
                    </a:prstGeom>
                  </pic:spPr>
                </pic:pic>
              </a:graphicData>
            </a:graphic>
          </wp:inline>
        </w:drawing>
      </w:r>
    </w:p>
    <w:p w:rsidR="00791DE4" w:rsidRDefault="00F740CE" w:rsidP="0013018F">
      <w:pPr>
        <w:jc w:val="center"/>
        <w:rPr>
          <w:b/>
          <w:sz w:val="20"/>
          <w:szCs w:val="20"/>
        </w:rPr>
      </w:pPr>
      <w:r w:rsidRPr="00F740CE">
        <w:rPr>
          <w:b/>
          <w:sz w:val="20"/>
          <w:szCs w:val="20"/>
        </w:rPr>
        <w:t>Fonte: Elaborada pelo Autor</w:t>
      </w:r>
    </w:p>
    <w:p w:rsidR="00F740CE" w:rsidRPr="00F740CE" w:rsidRDefault="00F740CE" w:rsidP="008D67A1">
      <w:pPr>
        <w:rPr>
          <w:b/>
          <w:sz w:val="20"/>
          <w:szCs w:val="20"/>
        </w:rPr>
      </w:pPr>
    </w:p>
    <w:p w:rsidR="00B66370" w:rsidRDefault="0052361D" w:rsidP="002D445F">
      <w:pPr>
        <w:spacing w:after="160" w:line="240" w:lineRule="auto"/>
        <w:jc w:val="left"/>
      </w:pPr>
      <w:bookmarkStart w:id="32" w:name="_Toc33871125"/>
      <w:proofErr w:type="gramStart"/>
      <w:r>
        <w:t>4</w:t>
      </w:r>
      <w:r w:rsidR="003A5E58">
        <w:t>.2 Descrição</w:t>
      </w:r>
      <w:proofErr w:type="gramEnd"/>
      <w:r w:rsidR="003A5E58">
        <w:t xml:space="preserve"> das Etapas de Desenvolvimento</w:t>
      </w:r>
      <w:bookmarkEnd w:id="32"/>
    </w:p>
    <w:p w:rsidR="00E76ACE" w:rsidRPr="00E76ACE" w:rsidRDefault="00E76ACE" w:rsidP="00E76ACE"/>
    <w:p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rsidR="00165AB1" w:rsidRPr="00165AB1" w:rsidRDefault="00165AB1" w:rsidP="00165AB1"/>
    <w:p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rsidR="007F40EF" w:rsidRDefault="00FB6BCB" w:rsidP="00AD0249">
      <w:r>
        <w:lastRenderedPageBreak/>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rsidR="007F40EF" w:rsidRDefault="007F40EF">
      <w:pPr>
        <w:spacing w:after="160" w:line="240" w:lineRule="auto"/>
        <w:jc w:val="left"/>
      </w:pPr>
    </w:p>
    <w:p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rsidR="001E3187" w:rsidRPr="007F40EF" w:rsidRDefault="001E3187" w:rsidP="00AD0249">
      <w:pPr>
        <w:rPr>
          <w:b/>
          <w:sz w:val="20"/>
        </w:rPr>
      </w:pPr>
    </w:p>
    <w:tbl>
      <w:tblPr>
        <w:tblStyle w:val="Tabelacomgrade"/>
        <w:tblW w:w="0" w:type="auto"/>
        <w:tblLook w:val="04A0"/>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rsidR="008211DF" w:rsidRPr="009A5899" w:rsidRDefault="008211DF" w:rsidP="008211DF">
            <w:pPr>
              <w:jc w:val="center"/>
              <w:rPr>
                <w:b/>
                <w:sz w:val="18"/>
                <w:szCs w:val="18"/>
              </w:rPr>
            </w:pPr>
            <w:r w:rsidRPr="009A5899">
              <w:rPr>
                <w:b/>
                <w:sz w:val="18"/>
                <w:szCs w:val="18"/>
              </w:rPr>
              <w:t>Caso de Uso</w:t>
            </w:r>
          </w:p>
        </w:tc>
      </w:tr>
      <w:tr w:rsidR="008211DF" w:rsidTr="0025716D">
        <w:tc>
          <w:tcPr>
            <w:tcW w:w="1128" w:type="dxa"/>
          </w:tcPr>
          <w:p w:rsidR="008211DF" w:rsidRPr="009A5899" w:rsidRDefault="008140C3" w:rsidP="009F15CB">
            <w:pPr>
              <w:jc w:val="center"/>
              <w:rPr>
                <w:sz w:val="18"/>
                <w:szCs w:val="18"/>
              </w:rPr>
            </w:pPr>
            <w:r w:rsidRPr="009A5899">
              <w:rPr>
                <w:sz w:val="18"/>
                <w:szCs w:val="18"/>
              </w:rPr>
              <w:t>RF01</w:t>
            </w:r>
          </w:p>
        </w:tc>
        <w:tc>
          <w:tcPr>
            <w:tcW w:w="6635" w:type="dxa"/>
          </w:tcPr>
          <w:p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25716D">
        <w:tc>
          <w:tcPr>
            <w:tcW w:w="1128" w:type="dxa"/>
          </w:tcPr>
          <w:p w:rsidR="008211DF" w:rsidRPr="009A5899" w:rsidRDefault="008140C3" w:rsidP="009F15CB">
            <w:pPr>
              <w:jc w:val="center"/>
              <w:rPr>
                <w:sz w:val="18"/>
                <w:szCs w:val="18"/>
              </w:rPr>
            </w:pPr>
            <w:r w:rsidRPr="009A5899">
              <w:rPr>
                <w:sz w:val="18"/>
                <w:szCs w:val="18"/>
              </w:rPr>
              <w:t>RF02</w:t>
            </w:r>
          </w:p>
        </w:tc>
        <w:tc>
          <w:tcPr>
            <w:tcW w:w="6635" w:type="dxa"/>
          </w:tcPr>
          <w:p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rsidTr="000926E5">
        <w:trPr>
          <w:trHeight w:val="660"/>
        </w:trPr>
        <w:tc>
          <w:tcPr>
            <w:tcW w:w="1128" w:type="dxa"/>
          </w:tcPr>
          <w:p w:rsidR="008211DF" w:rsidRPr="009A5899" w:rsidRDefault="008140C3" w:rsidP="009F15CB">
            <w:pPr>
              <w:jc w:val="center"/>
              <w:rPr>
                <w:sz w:val="18"/>
                <w:szCs w:val="18"/>
              </w:rPr>
            </w:pPr>
            <w:r w:rsidRPr="009A5899">
              <w:rPr>
                <w:sz w:val="18"/>
                <w:szCs w:val="18"/>
              </w:rPr>
              <w:t>RF03</w:t>
            </w:r>
          </w:p>
        </w:tc>
        <w:tc>
          <w:tcPr>
            <w:tcW w:w="6635" w:type="dxa"/>
          </w:tcPr>
          <w:p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rsidR="008211DF" w:rsidRPr="009A5899" w:rsidRDefault="005560AD" w:rsidP="009F15CB">
            <w:pPr>
              <w:jc w:val="center"/>
              <w:rPr>
                <w:sz w:val="18"/>
                <w:szCs w:val="18"/>
              </w:rPr>
            </w:pPr>
            <w:r w:rsidRPr="009A5899">
              <w:rPr>
                <w:sz w:val="18"/>
                <w:szCs w:val="18"/>
              </w:rPr>
              <w:t>UC01</w:t>
            </w:r>
          </w:p>
        </w:tc>
      </w:tr>
      <w:tr w:rsidR="0025716D" w:rsidTr="0025716D">
        <w:tc>
          <w:tcPr>
            <w:tcW w:w="1128" w:type="dxa"/>
          </w:tcPr>
          <w:p w:rsidR="0025716D" w:rsidRPr="009A5899" w:rsidRDefault="0025716D" w:rsidP="009F15CB">
            <w:pPr>
              <w:jc w:val="center"/>
              <w:rPr>
                <w:sz w:val="18"/>
                <w:szCs w:val="18"/>
              </w:rPr>
            </w:pPr>
            <w:r w:rsidRPr="009A5899">
              <w:rPr>
                <w:sz w:val="18"/>
                <w:szCs w:val="18"/>
              </w:rPr>
              <w:t>RF04</w:t>
            </w:r>
          </w:p>
        </w:tc>
        <w:tc>
          <w:tcPr>
            <w:tcW w:w="6635" w:type="dxa"/>
          </w:tcPr>
          <w:p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rsidR="0025716D" w:rsidRPr="009A5899" w:rsidRDefault="0025716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rsidR="005560AD" w:rsidRPr="009A5899" w:rsidRDefault="005560AD" w:rsidP="009F15CB">
            <w:pPr>
              <w:jc w:val="center"/>
              <w:rPr>
                <w:sz w:val="18"/>
                <w:szCs w:val="18"/>
              </w:rPr>
            </w:pPr>
            <w:r w:rsidRPr="009A5899">
              <w:rPr>
                <w:sz w:val="18"/>
                <w:szCs w:val="18"/>
              </w:rPr>
              <w:t>UC01</w:t>
            </w:r>
          </w:p>
        </w:tc>
      </w:tr>
      <w:tr w:rsidR="005560AD" w:rsidTr="0025716D">
        <w:tc>
          <w:tcPr>
            <w:tcW w:w="1128" w:type="dxa"/>
          </w:tcPr>
          <w:p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rsidR="005560AD" w:rsidRPr="009A5899" w:rsidRDefault="005560AD" w:rsidP="009F15CB">
            <w:pPr>
              <w:jc w:val="center"/>
              <w:rPr>
                <w:sz w:val="18"/>
                <w:szCs w:val="18"/>
              </w:rPr>
            </w:pPr>
            <w:r w:rsidRPr="009A5899">
              <w:rPr>
                <w:sz w:val="18"/>
                <w:szCs w:val="18"/>
              </w:rPr>
              <w:t>UC01</w:t>
            </w:r>
          </w:p>
        </w:tc>
      </w:tr>
      <w:tr w:rsidR="000926E5" w:rsidTr="0025716D">
        <w:tc>
          <w:tcPr>
            <w:tcW w:w="1128" w:type="dxa"/>
          </w:tcPr>
          <w:p w:rsidR="000926E5" w:rsidRPr="009A5899" w:rsidRDefault="00287F3D" w:rsidP="0025716D">
            <w:pPr>
              <w:jc w:val="center"/>
              <w:rPr>
                <w:sz w:val="18"/>
                <w:szCs w:val="18"/>
              </w:rPr>
            </w:pPr>
            <w:r w:rsidRPr="009A5899">
              <w:rPr>
                <w:sz w:val="18"/>
                <w:szCs w:val="18"/>
              </w:rPr>
              <w:t>RF07</w:t>
            </w:r>
          </w:p>
        </w:tc>
        <w:tc>
          <w:tcPr>
            <w:tcW w:w="6635" w:type="dxa"/>
          </w:tcPr>
          <w:p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rsidR="000926E5" w:rsidRPr="009A5899" w:rsidRDefault="000926E5" w:rsidP="009F15CB">
            <w:pPr>
              <w:jc w:val="center"/>
              <w:rPr>
                <w:sz w:val="18"/>
                <w:szCs w:val="18"/>
              </w:rPr>
            </w:pPr>
            <w:r w:rsidRPr="009A5899">
              <w:rPr>
                <w:sz w:val="18"/>
                <w:szCs w:val="18"/>
              </w:rPr>
              <w:t>UC01</w:t>
            </w:r>
          </w:p>
        </w:tc>
      </w:tr>
    </w:tbl>
    <w:p w:rsidR="008211DF" w:rsidRDefault="007F40EF" w:rsidP="00D170D8">
      <w:pPr>
        <w:jc w:val="center"/>
        <w:rPr>
          <w:b/>
          <w:sz w:val="20"/>
        </w:rPr>
      </w:pPr>
      <w:r>
        <w:rPr>
          <w:b/>
          <w:sz w:val="20"/>
        </w:rPr>
        <w:t>Fonte: Elaborada pelo Autor</w:t>
      </w:r>
    </w:p>
    <w:p w:rsidR="0005590A" w:rsidRDefault="0005590A" w:rsidP="0005590A">
      <w:pPr>
        <w:spacing w:after="160" w:line="240" w:lineRule="auto"/>
        <w:jc w:val="left"/>
        <w:rPr>
          <w:b/>
          <w:sz w:val="20"/>
        </w:rPr>
      </w:pPr>
    </w:p>
    <w:p w:rsidR="004B0AEA" w:rsidRDefault="009337B0" w:rsidP="0005590A">
      <w:pPr>
        <w:spacing w:after="160" w:line="240" w:lineRule="auto"/>
        <w:jc w:val="center"/>
        <w:rPr>
          <w:b/>
          <w:sz w:val="20"/>
        </w:rPr>
      </w:pPr>
      <w:r>
        <w:rPr>
          <w:b/>
          <w:sz w:val="20"/>
        </w:rPr>
        <w:t xml:space="preserve">Tabela </w:t>
      </w:r>
      <w:r w:rsidR="009A5899">
        <w:rPr>
          <w:b/>
          <w:sz w:val="20"/>
        </w:rPr>
        <w:t xml:space="preserve">5 </w:t>
      </w:r>
      <w:r>
        <w:rPr>
          <w:b/>
          <w:sz w:val="20"/>
        </w:rPr>
        <w:t>– Requisitos não funcionais da aplicação</w:t>
      </w:r>
    </w:p>
    <w:p w:rsidR="001E3187" w:rsidRPr="009337B0" w:rsidRDefault="001E3187" w:rsidP="009337B0">
      <w:pPr>
        <w:jc w:val="left"/>
        <w:rPr>
          <w:b/>
          <w:sz w:val="20"/>
        </w:rPr>
      </w:pPr>
    </w:p>
    <w:tbl>
      <w:tblPr>
        <w:tblStyle w:val="Tabelacomgrade"/>
        <w:tblW w:w="0" w:type="auto"/>
        <w:tblLayout w:type="fixed"/>
        <w:tblLook w:val="04A0"/>
      </w:tblPr>
      <w:tblGrid>
        <w:gridCol w:w="1242"/>
        <w:gridCol w:w="8045"/>
      </w:tblGrid>
      <w:tr w:rsidR="00637456" w:rsidTr="005A2700">
        <w:tc>
          <w:tcPr>
            <w:tcW w:w="9287"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5A2700">
        <w:tc>
          <w:tcPr>
            <w:tcW w:w="1242" w:type="dxa"/>
          </w:tcPr>
          <w:p w:rsidR="00637456" w:rsidRPr="00815B55" w:rsidRDefault="00637456" w:rsidP="00637456">
            <w:pPr>
              <w:jc w:val="center"/>
              <w:rPr>
                <w:b/>
                <w:sz w:val="18"/>
                <w:szCs w:val="18"/>
              </w:rPr>
            </w:pPr>
            <w:r w:rsidRPr="00815B55">
              <w:rPr>
                <w:b/>
                <w:sz w:val="18"/>
                <w:szCs w:val="18"/>
              </w:rPr>
              <w:t>Requisito</w:t>
            </w:r>
          </w:p>
        </w:tc>
        <w:tc>
          <w:tcPr>
            <w:tcW w:w="8045" w:type="dxa"/>
          </w:tcPr>
          <w:p w:rsidR="00637456" w:rsidRPr="00815B55" w:rsidRDefault="00637456" w:rsidP="00637456">
            <w:pPr>
              <w:jc w:val="center"/>
              <w:rPr>
                <w:b/>
                <w:sz w:val="18"/>
                <w:szCs w:val="18"/>
              </w:rPr>
            </w:pPr>
            <w:r w:rsidRPr="00815B55">
              <w:rPr>
                <w:b/>
                <w:sz w:val="18"/>
                <w:szCs w:val="18"/>
              </w:rPr>
              <w:t>Descrição</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1</w:t>
            </w:r>
          </w:p>
        </w:tc>
        <w:tc>
          <w:tcPr>
            <w:tcW w:w="8045" w:type="dxa"/>
          </w:tcPr>
          <w:p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2</w:t>
            </w:r>
          </w:p>
        </w:tc>
        <w:tc>
          <w:tcPr>
            <w:tcW w:w="8045" w:type="dxa"/>
          </w:tcPr>
          <w:p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rsidTr="005A2700">
        <w:tc>
          <w:tcPr>
            <w:tcW w:w="1242" w:type="dxa"/>
          </w:tcPr>
          <w:p w:rsidR="00637456" w:rsidRPr="00815B55" w:rsidRDefault="00637456" w:rsidP="00637456">
            <w:pPr>
              <w:jc w:val="center"/>
              <w:rPr>
                <w:sz w:val="18"/>
                <w:szCs w:val="18"/>
              </w:rPr>
            </w:pPr>
            <w:r w:rsidRPr="00815B55">
              <w:rPr>
                <w:sz w:val="18"/>
                <w:szCs w:val="18"/>
              </w:rPr>
              <w:t>RNF03</w:t>
            </w:r>
          </w:p>
        </w:tc>
        <w:tc>
          <w:tcPr>
            <w:tcW w:w="8045" w:type="dxa"/>
          </w:tcPr>
          <w:p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rsidTr="005A2700">
        <w:tc>
          <w:tcPr>
            <w:tcW w:w="1242" w:type="dxa"/>
          </w:tcPr>
          <w:p w:rsidR="00731DA9" w:rsidRPr="00815B55" w:rsidRDefault="00731DA9" w:rsidP="00637456">
            <w:pPr>
              <w:jc w:val="center"/>
              <w:rPr>
                <w:sz w:val="18"/>
                <w:szCs w:val="18"/>
              </w:rPr>
            </w:pPr>
            <w:r w:rsidRPr="00815B55">
              <w:rPr>
                <w:sz w:val="18"/>
                <w:szCs w:val="18"/>
              </w:rPr>
              <w:t>RNF04</w:t>
            </w:r>
          </w:p>
        </w:tc>
        <w:tc>
          <w:tcPr>
            <w:tcW w:w="8045" w:type="dxa"/>
          </w:tcPr>
          <w:p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5</w:t>
            </w:r>
          </w:p>
        </w:tc>
        <w:tc>
          <w:tcPr>
            <w:tcW w:w="8045" w:type="dxa"/>
          </w:tcPr>
          <w:p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rsidTr="005A2700">
        <w:tc>
          <w:tcPr>
            <w:tcW w:w="1242" w:type="dxa"/>
          </w:tcPr>
          <w:p w:rsidR="00637456" w:rsidRPr="00815B55" w:rsidRDefault="00287F3D" w:rsidP="00287F3D">
            <w:pPr>
              <w:jc w:val="center"/>
              <w:rPr>
                <w:sz w:val="18"/>
                <w:szCs w:val="18"/>
              </w:rPr>
            </w:pPr>
            <w:r w:rsidRPr="00815B55">
              <w:rPr>
                <w:sz w:val="18"/>
                <w:szCs w:val="18"/>
              </w:rPr>
              <w:t>RNF06</w:t>
            </w:r>
          </w:p>
        </w:tc>
        <w:tc>
          <w:tcPr>
            <w:tcW w:w="8045" w:type="dxa"/>
          </w:tcPr>
          <w:p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rsidR="00637456" w:rsidRPr="009337B0" w:rsidRDefault="009337B0" w:rsidP="00D170D8">
      <w:pPr>
        <w:jc w:val="center"/>
        <w:rPr>
          <w:b/>
          <w:sz w:val="20"/>
        </w:rPr>
      </w:pPr>
      <w:r>
        <w:rPr>
          <w:b/>
          <w:sz w:val="20"/>
        </w:rPr>
        <w:t>Fonte: Elaborada pelo Autor</w:t>
      </w:r>
    </w:p>
    <w:p w:rsidR="00AF2565" w:rsidRDefault="00AF2565" w:rsidP="00E94B09"/>
    <w:p w:rsidR="00684E1A" w:rsidRDefault="0052361D" w:rsidP="00C8772A">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rsidR="00EA4573" w:rsidRPr="00EA4573" w:rsidRDefault="00EA4573" w:rsidP="00EA4573"/>
    <w:p w:rsidR="008F579F" w:rsidRPr="00E94B09" w:rsidRDefault="00684E1A" w:rsidP="00AA78C2">
      <w:r>
        <w:tab/>
      </w:r>
      <w:r w:rsidR="00AA78C2">
        <w:t xml:space="preserve">O modelo de casos de uso representa as funcionalidades de um sistema observáveis externamente e os elementos externos ao sistema que interagem com </w:t>
      </w:r>
      <w:r w:rsidR="00AA78C2">
        <w:lastRenderedPageBreak/>
        <w:t xml:space="preserve">este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rsidR="008F579F">
        <w:t>.</w:t>
      </w:r>
    </w:p>
    <w:p w:rsidR="005A2700" w:rsidRDefault="00BE4FA5" w:rsidP="00BE4FA5">
      <w:r>
        <w:tab/>
      </w:r>
      <w:r w:rsidR="00AF2565">
        <w:t xml:space="preserve">Na </w:t>
      </w:r>
      <w:r w:rsidR="00E75361">
        <w:t>visão d</w:t>
      </w:r>
      <w:r w:rsidR="00AF2565">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rsidR="00AF2565">
        <w:t>.</w:t>
      </w:r>
    </w:p>
    <w:p w:rsidR="00684E1A" w:rsidRDefault="00684E1A" w:rsidP="00F04874">
      <w:pPr>
        <w:ind w:firstLine="709"/>
        <w:rPr>
          <w:b/>
          <w:sz w:val="20"/>
        </w:rPr>
      </w:pPr>
    </w:p>
    <w:p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rsidR="001E3187" w:rsidRPr="00E75361" w:rsidRDefault="001E3187" w:rsidP="00C05DDE">
      <w:pPr>
        <w:jc w:val="center"/>
        <w:rPr>
          <w:b/>
          <w:sz w:val="20"/>
        </w:rPr>
      </w:pPr>
    </w:p>
    <w:p w:rsidR="00AF2565" w:rsidRDefault="00AF2565" w:rsidP="00AF2565">
      <w:pPr>
        <w:jc w:val="center"/>
      </w:pPr>
      <w:r>
        <w:rPr>
          <w:noProof/>
          <w:lang w:eastAsia="pt-BR"/>
        </w:rPr>
        <w:drawing>
          <wp:inline distT="0" distB="0" distL="0" distR="0">
            <wp:extent cx="3306041" cy="1598890"/>
            <wp:effectExtent l="19050" t="0" r="8659"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306576" cy="1599149"/>
                    </a:xfrm>
                    <a:prstGeom prst="rect">
                      <a:avLst/>
                    </a:prstGeom>
                  </pic:spPr>
                </pic:pic>
              </a:graphicData>
            </a:graphic>
          </wp:inline>
        </w:drawing>
      </w:r>
    </w:p>
    <w:p w:rsidR="00AF2565" w:rsidRPr="00E75361" w:rsidRDefault="00E75361" w:rsidP="00C05DDE">
      <w:pPr>
        <w:jc w:val="center"/>
        <w:rPr>
          <w:b/>
          <w:sz w:val="20"/>
        </w:rPr>
      </w:pPr>
      <w:r>
        <w:rPr>
          <w:b/>
          <w:sz w:val="20"/>
        </w:rPr>
        <w:t>Fonte: Elaborada pelo Autor</w:t>
      </w:r>
    </w:p>
    <w:p w:rsidR="00AF2565" w:rsidRDefault="00A54BBE" w:rsidP="00A54BBE">
      <w:r>
        <w:tab/>
      </w:r>
      <w:r w:rsidR="00AF2565">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rsidR="00246861" w:rsidRDefault="00246861" w:rsidP="00AF2565"/>
    <w:p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rsidR="001E3187" w:rsidRPr="00E75361" w:rsidRDefault="001E3187" w:rsidP="00F74408">
      <w:pPr>
        <w:jc w:val="center"/>
        <w:rPr>
          <w:b/>
          <w:sz w:val="20"/>
        </w:rPr>
      </w:pPr>
    </w:p>
    <w:tbl>
      <w:tblPr>
        <w:tblStyle w:val="Tabelacomgrade"/>
        <w:tblW w:w="0" w:type="auto"/>
        <w:tblLook w:val="04A0"/>
      </w:tblPr>
      <w:tblGrid>
        <w:gridCol w:w="2235"/>
        <w:gridCol w:w="6976"/>
      </w:tblGrid>
      <w:tr w:rsidR="00246861" w:rsidTr="00854DE2">
        <w:tc>
          <w:tcPr>
            <w:tcW w:w="9211" w:type="dxa"/>
            <w:gridSpan w:val="2"/>
            <w:shd w:val="clear" w:color="auto" w:fill="D9D9D9" w:themeFill="background1" w:themeFillShade="D9"/>
          </w:tcPr>
          <w:p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rsidTr="00246861">
        <w:tc>
          <w:tcPr>
            <w:tcW w:w="2235" w:type="dxa"/>
            <w:shd w:val="clear" w:color="auto" w:fill="D9D9D9" w:themeFill="background1" w:themeFillShade="D9"/>
          </w:tcPr>
          <w:p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lastRenderedPageBreak/>
              <w:t>O usuário repete os passos de 4 a 8 para adicionar quantos gráficos forem desejados;</w:t>
            </w:r>
          </w:p>
          <w:p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Tr="00246861">
        <w:tc>
          <w:tcPr>
            <w:tcW w:w="2235" w:type="dxa"/>
            <w:shd w:val="clear" w:color="auto" w:fill="D9D9D9" w:themeFill="background1" w:themeFillShade="D9"/>
          </w:tcPr>
          <w:p w:rsidR="00246861" w:rsidRPr="00EA4573" w:rsidRDefault="002D2BDF" w:rsidP="00246861">
            <w:pPr>
              <w:jc w:val="left"/>
              <w:rPr>
                <w:color w:val="000000" w:themeColor="text1"/>
                <w:sz w:val="18"/>
                <w:szCs w:val="18"/>
              </w:rPr>
            </w:pPr>
            <w:proofErr w:type="gramStart"/>
            <w:r w:rsidRPr="00EA4573">
              <w:rPr>
                <w:color w:val="000000" w:themeColor="text1"/>
                <w:sz w:val="18"/>
                <w:szCs w:val="18"/>
              </w:rPr>
              <w:lastRenderedPageBreak/>
              <w:t>Pós condições</w:t>
            </w:r>
            <w:proofErr w:type="gramEnd"/>
            <w:r w:rsidRPr="00EA4573">
              <w:rPr>
                <w:color w:val="000000" w:themeColor="text1"/>
                <w:sz w:val="18"/>
                <w:szCs w:val="18"/>
              </w:rPr>
              <w:t>:</w:t>
            </w:r>
          </w:p>
        </w:tc>
        <w:tc>
          <w:tcPr>
            <w:tcW w:w="6976" w:type="dxa"/>
          </w:tcPr>
          <w:p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rsidR="008C3289" w:rsidRPr="00E75361" w:rsidRDefault="00E15269" w:rsidP="00F74408">
      <w:pPr>
        <w:jc w:val="center"/>
        <w:rPr>
          <w:b/>
          <w:sz w:val="20"/>
        </w:rPr>
      </w:pPr>
      <w:r>
        <w:rPr>
          <w:b/>
          <w:sz w:val="20"/>
        </w:rPr>
        <w:t>Fonte: Elaborada pelo Autor</w:t>
      </w:r>
    </w:p>
    <w:p w:rsidR="00246861" w:rsidRDefault="00246861" w:rsidP="008C3289">
      <w:pPr>
        <w:jc w:val="center"/>
      </w:pPr>
    </w:p>
    <w:p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rsidR="000666E3" w:rsidRPr="000666E3" w:rsidRDefault="000666E3" w:rsidP="000666E3"/>
    <w:p w:rsidR="00E15269" w:rsidRDefault="00310E7A" w:rsidP="00E06B73">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06B73">
      <w:r>
        <w:tab/>
        <w:t xml:space="preserve">O modelo de classes de análise representa o domínio do problema. Nesta fase ainda não se leva em consideração as restrições da tecnologia a ser empregada na solução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t>.</w:t>
      </w:r>
    </w:p>
    <w:p w:rsidR="003A314E" w:rsidRDefault="00FC04D5" w:rsidP="00E06B73">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rsidR="00E06B73" w:rsidRDefault="00E06B73">
      <w:pPr>
        <w:spacing w:after="160" w:line="240" w:lineRule="auto"/>
        <w:jc w:val="left"/>
        <w:rPr>
          <w:b/>
          <w:sz w:val="20"/>
          <w:szCs w:val="20"/>
        </w:rPr>
      </w:pPr>
    </w:p>
    <w:p w:rsidR="0005222F" w:rsidRDefault="0005222F">
      <w:pPr>
        <w:spacing w:after="160" w:line="240" w:lineRule="auto"/>
        <w:jc w:val="left"/>
        <w:rPr>
          <w:b/>
          <w:sz w:val="20"/>
          <w:szCs w:val="20"/>
        </w:rPr>
      </w:pPr>
      <w:r>
        <w:rPr>
          <w:b/>
          <w:sz w:val="20"/>
          <w:szCs w:val="20"/>
        </w:rPr>
        <w:br w:type="page"/>
      </w:r>
    </w:p>
    <w:p w:rsidR="00FC04D5" w:rsidRDefault="00FC04D5" w:rsidP="003A314E">
      <w:pPr>
        <w:spacing w:after="160" w:line="240" w:lineRule="auto"/>
        <w:jc w:val="center"/>
        <w:rPr>
          <w:b/>
          <w:sz w:val="20"/>
          <w:szCs w:val="20"/>
        </w:rPr>
      </w:pPr>
      <w:r>
        <w:rPr>
          <w:b/>
          <w:sz w:val="20"/>
          <w:szCs w:val="20"/>
        </w:rPr>
        <w:lastRenderedPageBreak/>
        <w:t xml:space="preserve">Figura 12 – Diagrama de classes de análise do </w:t>
      </w:r>
      <w:proofErr w:type="gramStart"/>
      <w:r>
        <w:rPr>
          <w:b/>
          <w:sz w:val="20"/>
          <w:szCs w:val="20"/>
        </w:rPr>
        <w:t>DashGen</w:t>
      </w:r>
      <w:proofErr w:type="gramEnd"/>
    </w:p>
    <w:p w:rsidR="003A314E" w:rsidRDefault="003A314E" w:rsidP="003A314E">
      <w:pPr>
        <w:spacing w:after="160" w:line="240" w:lineRule="auto"/>
        <w:jc w:val="center"/>
        <w:rPr>
          <w:b/>
          <w:sz w:val="20"/>
          <w:szCs w:val="20"/>
        </w:rPr>
      </w:pPr>
    </w:p>
    <w:p w:rsidR="0025109C" w:rsidRDefault="0025109C" w:rsidP="0025109C">
      <w:pPr>
        <w:jc w:val="center"/>
        <w:rPr>
          <w:b/>
          <w:sz w:val="20"/>
          <w:szCs w:val="20"/>
        </w:rPr>
      </w:pPr>
      <w:r>
        <w:rPr>
          <w:b/>
          <w:noProof/>
          <w:sz w:val="20"/>
          <w:szCs w:val="20"/>
          <w:lang w:eastAsia="pt-BR"/>
        </w:rPr>
        <w:drawing>
          <wp:inline distT="0" distB="0" distL="0" distR="0">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093075" cy="4205237"/>
                    </a:xfrm>
                    <a:prstGeom prst="rect">
                      <a:avLst/>
                    </a:prstGeom>
                  </pic:spPr>
                </pic:pic>
              </a:graphicData>
            </a:graphic>
          </wp:inline>
        </w:drawing>
      </w:r>
    </w:p>
    <w:p w:rsidR="0025109C" w:rsidRDefault="0025109C" w:rsidP="00D55A63">
      <w:pPr>
        <w:jc w:val="center"/>
      </w:pPr>
      <w:r>
        <w:rPr>
          <w:b/>
          <w:sz w:val="20"/>
          <w:szCs w:val="20"/>
        </w:rPr>
        <w:t xml:space="preserve">Fonte: Elaborada pelo </w:t>
      </w:r>
      <w:r w:rsidR="00FC04D5">
        <w:rPr>
          <w:b/>
          <w:sz w:val="20"/>
          <w:szCs w:val="20"/>
        </w:rPr>
        <w:t>Autor</w:t>
      </w:r>
    </w:p>
    <w:p w:rsidR="00F04874" w:rsidRDefault="001D7A2E" w:rsidP="001D7A2E">
      <w:r>
        <w:tab/>
      </w:r>
    </w:p>
    <w:p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rsidR="001375B7">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rsidR="001375B7">
        <w:fldChar w:fldCharType="separate"/>
      </w:r>
      <w:r w:rsidR="00594F63" w:rsidRPr="00594F63">
        <w:rPr>
          <w:noProof/>
        </w:rPr>
        <w:t>(TEAM DC.JS, 2018)</w:t>
      </w:r>
      <w:r w:rsidR="001375B7">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1375B7">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1375B7">
        <w:fldChar w:fldCharType="separate"/>
      </w:r>
      <w:r w:rsidR="00594F63" w:rsidRPr="00594F63">
        <w:rPr>
          <w:noProof/>
        </w:rPr>
        <w:t>(ASTAH, 2019)</w:t>
      </w:r>
      <w:r w:rsidR="001375B7">
        <w:fldChar w:fldCharType="end"/>
      </w:r>
      <w:r w:rsidR="00564887">
        <w:t>.</w:t>
      </w:r>
    </w:p>
    <w:p w:rsidR="0069054F" w:rsidRDefault="0069054F">
      <w:pPr>
        <w:spacing w:after="160" w:line="240" w:lineRule="auto"/>
        <w:jc w:val="left"/>
        <w:rPr>
          <w:b/>
          <w:sz w:val="20"/>
          <w:szCs w:val="20"/>
        </w:rPr>
      </w:pPr>
    </w:p>
    <w:p w:rsidR="001A38ED" w:rsidRDefault="001A38ED">
      <w:pPr>
        <w:spacing w:after="160" w:line="240" w:lineRule="auto"/>
        <w:jc w:val="left"/>
        <w:rPr>
          <w:b/>
          <w:sz w:val="20"/>
          <w:szCs w:val="20"/>
        </w:rPr>
      </w:pPr>
      <w:r>
        <w:rPr>
          <w:b/>
          <w:sz w:val="20"/>
          <w:szCs w:val="20"/>
        </w:rPr>
        <w:br w:type="page"/>
      </w:r>
    </w:p>
    <w:p w:rsidR="00564887" w:rsidRDefault="00564887" w:rsidP="00D81199">
      <w:pPr>
        <w:spacing w:after="160" w:line="240" w:lineRule="auto"/>
        <w:jc w:val="cente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D81199" w:rsidRDefault="00D81199" w:rsidP="00D81199">
      <w:pPr>
        <w:spacing w:after="160" w:line="240" w:lineRule="auto"/>
        <w:jc w:val="center"/>
        <w:rPr>
          <w:b/>
          <w:sz w:val="20"/>
          <w:szCs w:val="20"/>
        </w:rPr>
      </w:pPr>
    </w:p>
    <w:p w:rsidR="00564887" w:rsidRDefault="00564887" w:rsidP="00564887">
      <w:r>
        <w:rPr>
          <w:noProof/>
          <w:lang w:eastAsia="pt-BR"/>
        </w:rPr>
        <w:drawing>
          <wp:inline distT="0" distB="0" distL="0" distR="0">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499754" cy="5901414"/>
                    </a:xfrm>
                    <a:prstGeom prst="rect">
                      <a:avLst/>
                    </a:prstGeom>
                  </pic:spPr>
                </pic:pic>
              </a:graphicData>
            </a:graphic>
          </wp:inline>
        </w:drawing>
      </w:r>
    </w:p>
    <w:p w:rsidR="00564887" w:rsidRPr="00564887" w:rsidRDefault="00564887" w:rsidP="001A1ED6">
      <w:pPr>
        <w:jc w:val="center"/>
        <w:rPr>
          <w:b/>
          <w:sz w:val="20"/>
          <w:szCs w:val="20"/>
        </w:rPr>
      </w:pPr>
      <w:r>
        <w:rPr>
          <w:b/>
          <w:sz w:val="20"/>
          <w:szCs w:val="20"/>
        </w:rPr>
        <w:t>Fonte: Elaborada pelo Autor</w:t>
      </w:r>
    </w:p>
    <w:p w:rsidR="000666E3" w:rsidRDefault="001D7A2E" w:rsidP="00B619F7">
      <w:pPr>
        <w:rPr>
          <w:rFonts w:eastAsiaTheme="majorEastAsia" w:cstheme="majorBidi"/>
          <w:b/>
          <w:szCs w:val="26"/>
        </w:rPr>
      </w:pPr>
      <w:r>
        <w:t xml:space="preserve"> </w:t>
      </w:r>
      <w:bookmarkStart w:id="36" w:name="_Toc33871129"/>
    </w:p>
    <w:p w:rsidR="00C80F86" w:rsidRDefault="00C80F86" w:rsidP="00C80F86">
      <w:pPr>
        <w:pStyle w:val="Ttulo2"/>
      </w:pPr>
      <w:proofErr w:type="gramStart"/>
      <w:r>
        <w:t>4.6 Modelagem</w:t>
      </w:r>
      <w:proofErr w:type="gramEnd"/>
      <w:r>
        <w:t xml:space="preserve"> </w:t>
      </w:r>
      <w:r w:rsidR="006C4933">
        <w:t>dinâmica</w:t>
      </w:r>
      <w:bookmarkEnd w:id="36"/>
    </w:p>
    <w:p w:rsidR="00D81199" w:rsidRPr="00D81199" w:rsidRDefault="00D81199" w:rsidP="00D81199"/>
    <w:p w:rsidR="00C80F86" w:rsidRDefault="00C80F86" w:rsidP="00376622">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w:t>
      </w:r>
      <w:r>
        <w:lastRenderedPageBreak/>
        <w:t xml:space="preserve">entendimento do comportamento do sistema em tempo de execução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t>.</w:t>
      </w:r>
    </w:p>
    <w:p w:rsidR="006C4933" w:rsidRPr="00C80F86" w:rsidRDefault="006C4933" w:rsidP="00C80F86">
      <w:r>
        <w:tab/>
        <w:t xml:space="preserve">A ferramenta a ser utilizada nesta etapa é o diagrama de sequência, que tem por finalidade representar a interação entre objetos na sequência temporal em que acontecem </w:t>
      </w:r>
      <w:r w:rsidR="001375B7">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1375B7">
        <w:fldChar w:fldCharType="separate"/>
      </w:r>
      <w:r w:rsidR="00594F63" w:rsidRPr="00594F63">
        <w:rPr>
          <w:noProof/>
        </w:rPr>
        <w:t>(BEZERRA, 2015)</w:t>
      </w:r>
      <w:r w:rsidR="001375B7">
        <w:fldChar w:fldCharType="end"/>
      </w:r>
      <w:r>
        <w:t xml:space="preserve">. </w:t>
      </w:r>
    </w:p>
    <w:p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rsidR="00C727FB" w:rsidRDefault="00C727FB" w:rsidP="00762D2C">
      <w:pPr>
        <w:spacing w:after="160" w:line="240" w:lineRule="auto"/>
        <w:jc w:val="left"/>
      </w:pPr>
    </w:p>
    <w:p w:rsidR="00C727FB" w:rsidRDefault="00C727FB" w:rsidP="005F5073">
      <w:pPr>
        <w:spacing w:after="160" w:line="240" w:lineRule="auto"/>
        <w:jc w:val="center"/>
        <w:rPr>
          <w:b/>
          <w:sz w:val="20"/>
        </w:rPr>
      </w:pPr>
      <w:r>
        <w:rPr>
          <w:b/>
          <w:sz w:val="20"/>
        </w:rPr>
        <w:t xml:space="preserve">Figura 14 – Diagrama de Sequência Global do </w:t>
      </w:r>
      <w:proofErr w:type="gramStart"/>
      <w:r>
        <w:rPr>
          <w:b/>
          <w:sz w:val="20"/>
        </w:rPr>
        <w:t>DashGen</w:t>
      </w:r>
      <w:proofErr w:type="gramEnd"/>
    </w:p>
    <w:p w:rsidR="000666E3" w:rsidRDefault="000666E3" w:rsidP="00956837">
      <w:pPr>
        <w:spacing w:after="160" w:line="240" w:lineRule="auto"/>
        <w:jc w:val="center"/>
        <w:rPr>
          <w:b/>
          <w:sz w:val="20"/>
        </w:rPr>
      </w:pPr>
    </w:p>
    <w:p w:rsidR="00C727FB" w:rsidRDefault="00664533" w:rsidP="00664533">
      <w:pPr>
        <w:spacing w:after="160" w:line="240" w:lineRule="auto"/>
        <w:jc w:val="center"/>
        <w:rPr>
          <w:b/>
          <w:sz w:val="20"/>
        </w:rPr>
      </w:pPr>
      <w:r>
        <w:rPr>
          <w:b/>
          <w:noProof/>
          <w:sz w:val="20"/>
          <w:lang w:eastAsia="pt-BR"/>
        </w:rPr>
        <w:drawing>
          <wp:inline distT="0" distB="0" distL="0" distR="0">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32570" cy="5489822"/>
                    </a:xfrm>
                    <a:prstGeom prst="rect">
                      <a:avLst/>
                    </a:prstGeom>
                  </pic:spPr>
                </pic:pic>
              </a:graphicData>
            </a:graphic>
          </wp:inline>
        </w:drawing>
      </w:r>
    </w:p>
    <w:p w:rsidR="00C727FB" w:rsidRDefault="00C727FB" w:rsidP="00EA7D7E">
      <w:pPr>
        <w:spacing w:after="160" w:line="240" w:lineRule="auto"/>
        <w:jc w:val="center"/>
        <w:rPr>
          <w:b/>
          <w:sz w:val="20"/>
        </w:rPr>
      </w:pPr>
      <w:r>
        <w:rPr>
          <w:b/>
          <w:sz w:val="20"/>
        </w:rPr>
        <w:t>Fonte: Elaborada pelo Autor</w:t>
      </w:r>
    </w:p>
    <w:p w:rsidR="00E93E8E" w:rsidRDefault="00E93E8E" w:rsidP="00EA7D7E">
      <w:pPr>
        <w:spacing w:after="160" w:line="240" w:lineRule="auto"/>
        <w:jc w:val="center"/>
        <w:rPr>
          <w:b/>
          <w:sz w:val="20"/>
        </w:rPr>
      </w:pPr>
    </w:p>
    <w:p w:rsidR="0079742B" w:rsidRDefault="0079742B" w:rsidP="00F04874">
      <w:pPr>
        <w:ind w:firstLine="709"/>
      </w:pPr>
      <w:r>
        <w:lastRenderedPageBreak/>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rsidR="00762D2C" w:rsidRDefault="00762D2C">
      <w:pPr>
        <w:spacing w:after="160" w:line="240" w:lineRule="auto"/>
        <w:jc w:val="left"/>
        <w:rPr>
          <w:b/>
          <w:sz w:val="20"/>
        </w:rPr>
      </w:pPr>
    </w:p>
    <w:p w:rsidR="0079742B" w:rsidRDefault="0079742B" w:rsidP="000666E3">
      <w:pPr>
        <w:spacing w:line="240" w:lineRule="auto"/>
        <w:jc w:val="center"/>
        <w:rPr>
          <w:b/>
          <w:sz w:val="20"/>
        </w:rPr>
      </w:pPr>
      <w:r>
        <w:rPr>
          <w:b/>
          <w:sz w:val="20"/>
        </w:rPr>
        <w:t xml:space="preserve">Figura 15 – Diagrama de sequencia da geração do Dashboard no </w:t>
      </w:r>
      <w:proofErr w:type="gramStart"/>
      <w:r>
        <w:rPr>
          <w:b/>
          <w:sz w:val="20"/>
        </w:rPr>
        <w:t>DashGen</w:t>
      </w:r>
      <w:proofErr w:type="gramEnd"/>
    </w:p>
    <w:p w:rsidR="009F65D4" w:rsidRDefault="009F65D4" w:rsidP="000666E3">
      <w:pPr>
        <w:spacing w:line="240" w:lineRule="auto"/>
        <w:jc w:val="center"/>
        <w:rPr>
          <w:b/>
          <w:sz w:val="20"/>
        </w:rPr>
      </w:pPr>
    </w:p>
    <w:p w:rsidR="000666E3" w:rsidRDefault="000666E3" w:rsidP="000666E3">
      <w:pPr>
        <w:spacing w:line="240" w:lineRule="auto"/>
        <w:jc w:val="center"/>
        <w:rPr>
          <w:b/>
          <w:sz w:val="20"/>
        </w:rPr>
      </w:pPr>
    </w:p>
    <w:p w:rsidR="00EC7111" w:rsidRDefault="00EC7111" w:rsidP="00EC7111">
      <w:pPr>
        <w:jc w:val="center"/>
        <w:rPr>
          <w:b/>
          <w:sz w:val="20"/>
        </w:rPr>
      </w:pPr>
      <w:r>
        <w:rPr>
          <w:b/>
          <w:noProof/>
          <w:sz w:val="20"/>
          <w:lang w:eastAsia="pt-BR"/>
        </w:rPr>
        <w:drawing>
          <wp:inline distT="0" distB="0" distL="0" distR="0">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B0433D">
      <w:pPr>
        <w:jc w:val="cente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37" w:name="_Toc33871130"/>
      <w:r>
        <w:t xml:space="preserve">4.7 Desenvolvimento da Aplicação </w:t>
      </w:r>
      <w:proofErr w:type="gramStart"/>
      <w:r>
        <w:t>DashGen</w:t>
      </w:r>
      <w:bookmarkEnd w:id="37"/>
      <w:proofErr w:type="gramEnd"/>
    </w:p>
    <w:p w:rsidR="000666E3" w:rsidRPr="000666E3" w:rsidRDefault="000666E3" w:rsidP="000666E3"/>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w:t>
      </w:r>
      <w:r>
        <w:lastRenderedPageBreak/>
        <w:t>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rsidR="00C725C0" w:rsidRDefault="00C725C0" w:rsidP="00C725C0">
      <w:pPr>
        <w:pStyle w:val="Ttulo3"/>
      </w:pPr>
      <w:bookmarkStart w:id="38" w:name="_Toc33871131"/>
      <w:r>
        <w:t>4.7.1 A interface gráfica do usuário GUI</w:t>
      </w:r>
      <w:bookmarkEnd w:id="38"/>
    </w:p>
    <w:p w:rsidR="00756AFE" w:rsidRPr="00756AFE" w:rsidRDefault="00756AFE" w:rsidP="00756AFE"/>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rsidR="001375B7">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1375B7">
        <w:fldChar w:fldCharType="separate"/>
      </w:r>
      <w:r w:rsidR="00594F63" w:rsidRPr="00594F63">
        <w:rPr>
          <w:noProof/>
        </w:rPr>
        <w:t>(ORACLE, 2019)</w:t>
      </w:r>
      <w:r w:rsidR="001375B7">
        <w:fldChar w:fldCharType="end"/>
      </w:r>
      <w:r>
        <w:t xml:space="preserve"> incorporado ao </w:t>
      </w:r>
      <w:proofErr w:type="spellStart"/>
      <w:r>
        <w:t>IntelliJ</w:t>
      </w:r>
      <w:proofErr w:type="spellEnd"/>
      <w:r>
        <w:t xml:space="preserve"> Idea </w:t>
      </w:r>
      <w:proofErr w:type="spellStart"/>
      <w:r>
        <w:t>Ultimate</w:t>
      </w:r>
      <w:proofErr w:type="spellEnd"/>
      <w:r>
        <w:t xml:space="preserve"> </w:t>
      </w:r>
      <w:r w:rsidR="001375B7">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rsidR="001375B7">
        <w:fldChar w:fldCharType="separate"/>
      </w:r>
      <w:r w:rsidR="00594F63" w:rsidRPr="00594F63">
        <w:rPr>
          <w:noProof/>
        </w:rPr>
        <w:t>(JETBRAINS, 2020)</w:t>
      </w:r>
      <w:r w:rsidR="001375B7">
        <w:fldChar w:fldCharType="end"/>
      </w:r>
      <w:r w:rsidR="00DD7A10">
        <w:t>. A Figura 16 mostra uma representação exata da tela em sua versão definitiva.</w:t>
      </w:r>
    </w:p>
    <w:p w:rsidR="00DD7A10" w:rsidRDefault="00DD7A10" w:rsidP="00C725C0"/>
    <w:p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756AFE" w:rsidRDefault="00756AFE" w:rsidP="00A20255">
      <w:pPr>
        <w:jc w:val="center"/>
        <w:rPr>
          <w:b/>
          <w:sz w:val="20"/>
        </w:rPr>
      </w:pPr>
    </w:p>
    <w:p w:rsidR="00DD7A10" w:rsidRDefault="004F7365" w:rsidP="00DD7A10">
      <w:pPr>
        <w:jc w:val="center"/>
        <w:rPr>
          <w:b/>
          <w:sz w:val="20"/>
        </w:rPr>
      </w:pPr>
      <w:r w:rsidRPr="004F7365">
        <w:rPr>
          <w:noProof/>
          <w:lang w:eastAsia="pt-BR"/>
        </w:rPr>
        <w:t xml:space="preserve"> </w:t>
      </w:r>
      <w:r>
        <w:rPr>
          <w:noProof/>
          <w:lang w:eastAsia="pt-BR"/>
        </w:rPr>
        <w:drawing>
          <wp:inline distT="0" distB="0" distL="0" distR="0">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830519" cy="4348996"/>
                    </a:xfrm>
                    <a:prstGeom prst="rect">
                      <a:avLst/>
                    </a:prstGeom>
                  </pic:spPr>
                </pic:pic>
              </a:graphicData>
            </a:graphic>
          </wp:inline>
        </w:drawing>
      </w:r>
    </w:p>
    <w:p w:rsidR="00DD7A10" w:rsidRDefault="00DD7A10" w:rsidP="00A20255">
      <w:pPr>
        <w:jc w:val="center"/>
        <w:rPr>
          <w:b/>
          <w:sz w:val="20"/>
        </w:rPr>
      </w:pPr>
      <w:r>
        <w:rPr>
          <w:b/>
          <w:sz w:val="20"/>
        </w:rPr>
        <w:t>Fonte: Elaborada pelo Autor</w:t>
      </w:r>
    </w:p>
    <w:p w:rsidR="0007470D" w:rsidRDefault="0007470D" w:rsidP="0007470D"/>
    <w:p w:rsidR="00632FB1" w:rsidRDefault="004C46F8" w:rsidP="00E66E83">
      <w:r>
        <w:tab/>
      </w:r>
      <w:r w:rsidR="00E66E83">
        <w:t xml:space="preserve">Na Figura 17 pode-se visualizar o código fonte dos métodos </w:t>
      </w:r>
      <w:proofErr w:type="gramStart"/>
      <w:r w:rsidR="00E66E83">
        <w:t>selectCSV</w:t>
      </w:r>
      <w:proofErr w:type="gramEnd"/>
      <w:r w:rsidR="00E66E83">
        <w:t xml:space="preserve">() (linha 2), disparado pelo clique sobre o  botão “Selecionar CSV”. Esta ação inicia um </w:t>
      </w:r>
      <w:r w:rsidR="00E66E83">
        <w:lastRenderedPageBreak/>
        <w:t>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spellEnd"/>
      <w:proofErr w:type="gramEnd"/>
      <w:r w:rsidR="00632FB1">
        <w:t>.</w:t>
      </w:r>
      <w:proofErr w:type="spellStart"/>
      <w:r w:rsidR="00632FB1">
        <w:t>io</w:t>
      </w:r>
      <w:proofErr w:type="spellEnd"/>
      <w:r w:rsidR="00632FB1">
        <w:t>.File  contendo o descritor para o caminho do</w:t>
      </w:r>
      <w:r w:rsidR="00B207A8">
        <w:t xml:space="preserve"> arquivo ou</w:t>
      </w:r>
      <w:r w:rsidR="00632FB1">
        <w:t xml:space="preserve"> diretório selecionado. </w:t>
      </w:r>
    </w:p>
    <w:p w:rsidR="007F742E" w:rsidRDefault="007F742E" w:rsidP="00632FB1"/>
    <w:p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rsidR="00D164DC" w:rsidRPr="007D1F14" w:rsidRDefault="00D164DC" w:rsidP="00D164DC">
      <w:pPr>
        <w:jc w:val="center"/>
        <w:rPr>
          <w:sz w:val="20"/>
        </w:rPr>
      </w:pPr>
      <w:r w:rsidRPr="00E6058A">
        <w:rPr>
          <w:noProof/>
          <w:sz w:val="20"/>
          <w:lang w:eastAsia="pt-BR"/>
        </w:rPr>
        <w:drawing>
          <wp:inline distT="0" distB="0" distL="0" distR="0">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61042" cy="1555779"/>
                    </a:xfrm>
                    <a:prstGeom prst="rect">
                      <a:avLst/>
                    </a:prstGeom>
                    <a:noFill/>
                    <a:ln>
                      <a:noFill/>
                    </a:ln>
                  </pic:spPr>
                </pic:pic>
              </a:graphicData>
            </a:graphic>
          </wp:inline>
        </w:drawing>
      </w:r>
    </w:p>
    <w:p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rsidR="007174DA" w:rsidRDefault="007174DA" w:rsidP="007F742E">
      <w:pPr>
        <w:spacing w:after="160" w:line="240" w:lineRule="auto"/>
        <w:jc w:val="center"/>
        <w:rPr>
          <w:b/>
          <w:sz w:val="20"/>
        </w:rPr>
      </w:pPr>
    </w:p>
    <w:p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rsidR="00CC537E" w:rsidRPr="00527285" w:rsidRDefault="00CC537E" w:rsidP="00C43B5A">
      <w:pPr>
        <w:jc w:val="center"/>
        <w:rPr>
          <w:b/>
          <w:sz w:val="20"/>
        </w:rPr>
      </w:pPr>
    </w:p>
    <w:p w:rsidR="00CC537E" w:rsidRDefault="00825218" w:rsidP="00CC537E">
      <w:pPr>
        <w:jc w:val="center"/>
        <w:rPr>
          <w:b/>
        </w:rPr>
      </w:pPr>
      <w:r>
        <w:rPr>
          <w:noProof/>
          <w:lang w:eastAsia="pt-BR"/>
        </w:rPr>
        <w:drawing>
          <wp:inline distT="0" distB="0" distL="0" distR="0">
            <wp:extent cx="3406538" cy="2786516"/>
            <wp:effectExtent l="19050" t="0" r="3412"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15965" cy="2794227"/>
                    </a:xfrm>
                    <a:prstGeom prst="rect">
                      <a:avLst/>
                    </a:prstGeom>
                  </pic:spPr>
                </pic:pic>
              </a:graphicData>
            </a:graphic>
          </wp:inline>
        </w:drawing>
      </w:r>
    </w:p>
    <w:p w:rsidR="00F33C0F" w:rsidRDefault="00CC537E" w:rsidP="00C43B5A">
      <w:pPr>
        <w:jc w:val="center"/>
        <w:rPr>
          <w:b/>
          <w:sz w:val="20"/>
        </w:rPr>
      </w:pPr>
      <w:r w:rsidRPr="00527285">
        <w:rPr>
          <w:b/>
          <w:sz w:val="20"/>
        </w:rPr>
        <w:t>Fonte: Elaborada pelo Autor</w:t>
      </w:r>
    </w:p>
    <w:p w:rsidR="00F33C0F" w:rsidRDefault="00F33C0F">
      <w:pPr>
        <w:spacing w:after="160" w:line="240" w:lineRule="auto"/>
        <w:jc w:val="left"/>
        <w:rPr>
          <w:b/>
          <w:sz w:val="20"/>
        </w:rPr>
      </w:pPr>
      <w:r>
        <w:rPr>
          <w:b/>
          <w:sz w:val="20"/>
        </w:rPr>
        <w:br w:type="page"/>
      </w:r>
    </w:p>
    <w:p w:rsidR="00CC537E" w:rsidRPr="00527285" w:rsidRDefault="00CC537E" w:rsidP="00C43B5A">
      <w:pPr>
        <w:jc w:val="center"/>
        <w:rPr>
          <w:b/>
          <w:sz w:val="20"/>
        </w:rPr>
      </w:pPr>
    </w:p>
    <w:p w:rsidR="00D752A8" w:rsidRDefault="00D752A8" w:rsidP="008A563D">
      <w:pPr>
        <w:jc w:val="center"/>
        <w:rPr>
          <w:b/>
          <w:sz w:val="20"/>
        </w:rPr>
      </w:pPr>
      <w:r w:rsidRPr="00D752A8">
        <w:rPr>
          <w:b/>
          <w:sz w:val="20"/>
        </w:rPr>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rsidR="00824AB8" w:rsidRDefault="00824AB8" w:rsidP="008A563D">
      <w:pPr>
        <w:jc w:val="center"/>
        <w:rPr>
          <w:b/>
          <w:sz w:val="20"/>
        </w:rPr>
      </w:pPr>
    </w:p>
    <w:p w:rsidR="00D752A8" w:rsidRPr="00D752A8" w:rsidRDefault="004C4C7B" w:rsidP="00D752A8">
      <w:pPr>
        <w:jc w:val="center"/>
        <w:rPr>
          <w:b/>
          <w:sz w:val="20"/>
        </w:rPr>
      </w:pPr>
      <w:r w:rsidRPr="00E6058A">
        <w:rPr>
          <w:b/>
          <w:noProof/>
          <w:sz w:val="20"/>
          <w:lang w:eastAsia="pt-BR"/>
        </w:rPr>
        <w:drawing>
          <wp:inline distT="0" distB="0" distL="0" distR="0">
            <wp:extent cx="3780430" cy="3091943"/>
            <wp:effectExtent l="1905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796523" cy="3105105"/>
                    </a:xfrm>
                    <a:prstGeom prst="rect">
                      <a:avLst/>
                    </a:prstGeom>
                  </pic:spPr>
                </pic:pic>
              </a:graphicData>
            </a:graphic>
          </wp:inline>
        </w:drawing>
      </w:r>
    </w:p>
    <w:p w:rsidR="00D752A8" w:rsidRDefault="00D752A8" w:rsidP="008A563D">
      <w:pPr>
        <w:jc w:val="center"/>
        <w:rPr>
          <w:b/>
          <w:sz w:val="20"/>
        </w:rPr>
      </w:pPr>
      <w:r w:rsidRPr="00D752A8">
        <w:rPr>
          <w:b/>
          <w:sz w:val="20"/>
        </w:rPr>
        <w:t>Fonte: Elaborada pelo Autor</w:t>
      </w:r>
    </w:p>
    <w:p w:rsidR="00155433" w:rsidRDefault="00155433" w:rsidP="00CC537E">
      <w:pPr>
        <w:rPr>
          <w:b/>
          <w:sz w:val="20"/>
        </w:rPr>
      </w:pPr>
    </w:p>
    <w:p w:rsidR="00E7455B" w:rsidRDefault="003644CC" w:rsidP="003644CC">
      <w:pPr>
        <w:pStyle w:val="Ttulo3"/>
      </w:pPr>
      <w:bookmarkStart w:id="39" w:name="_Toc33871132"/>
      <w:r>
        <w:t>4.7.</w:t>
      </w:r>
      <w:r w:rsidR="00E7455B">
        <w:t>2 Controlador</w:t>
      </w:r>
      <w:bookmarkEnd w:id="39"/>
    </w:p>
    <w:p w:rsidR="00824AB8" w:rsidRPr="00824AB8" w:rsidRDefault="00824AB8" w:rsidP="00824AB8"/>
    <w:p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1375B7">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1375B7">
        <w:fldChar w:fldCharType="separate"/>
      </w:r>
      <w:r w:rsidR="00594F63" w:rsidRPr="00594F63">
        <w:rPr>
          <w:noProof/>
        </w:rPr>
        <w:t>(WIKIPEDIA.ORG, 2019d)</w:t>
      </w:r>
      <w:r w:rsidR="001375B7">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rsidR="006C3DF5" w:rsidRDefault="006C3DF5">
      <w:pPr>
        <w:spacing w:after="160" w:line="240" w:lineRule="auto"/>
        <w:jc w:val="left"/>
        <w:rPr>
          <w:b/>
          <w:sz w:val="20"/>
        </w:rPr>
      </w:pPr>
      <w:r>
        <w:rPr>
          <w:b/>
          <w:sz w:val="20"/>
        </w:rPr>
        <w:br w:type="page"/>
      </w:r>
    </w:p>
    <w:p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rsidR="00102AB7" w:rsidRDefault="00102AB7" w:rsidP="00AC6028">
      <w:pPr>
        <w:jc w:val="center"/>
        <w:rPr>
          <w:b/>
          <w:sz w:val="20"/>
        </w:rPr>
      </w:pPr>
    </w:p>
    <w:p w:rsidR="00B0546B" w:rsidRDefault="00AA028D" w:rsidP="00B0546B">
      <w:pPr>
        <w:jc w:val="center"/>
        <w:rPr>
          <w:b/>
          <w:sz w:val="20"/>
        </w:rPr>
      </w:pPr>
      <w:r w:rsidRPr="00E6058A">
        <w:rPr>
          <w:b/>
          <w:noProof/>
          <w:sz w:val="20"/>
          <w:lang w:eastAsia="pt-BR"/>
        </w:rPr>
        <w:drawing>
          <wp:inline distT="0" distB="0" distL="0" distR="0">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60698" cy="1530696"/>
                    </a:xfrm>
                    <a:prstGeom prst="rect">
                      <a:avLst/>
                    </a:prstGeom>
                    <a:noFill/>
                    <a:ln>
                      <a:noFill/>
                    </a:ln>
                  </pic:spPr>
                </pic:pic>
              </a:graphicData>
            </a:graphic>
          </wp:inline>
        </w:drawing>
      </w:r>
    </w:p>
    <w:p w:rsidR="00102AB7" w:rsidRDefault="00102AB7" w:rsidP="00B0546B">
      <w:pPr>
        <w:jc w:val="cente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rsidR="00632046" w:rsidRDefault="00632046">
      <w:pPr>
        <w:spacing w:after="160" w:line="240" w:lineRule="auto"/>
        <w:jc w:val="left"/>
        <w:rPr>
          <w:b/>
          <w:sz w:val="20"/>
          <w:szCs w:val="20"/>
        </w:rPr>
      </w:pPr>
    </w:p>
    <w:p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96732D" w:rsidRDefault="0096732D" w:rsidP="003374CB">
      <w:pPr>
        <w:jc w:val="center"/>
        <w:rPr>
          <w:b/>
          <w:sz w:val="20"/>
          <w:szCs w:val="20"/>
        </w:rPr>
      </w:pPr>
    </w:p>
    <w:p w:rsidR="00EE727B" w:rsidRDefault="003374CB" w:rsidP="009C5596">
      <w:pPr>
        <w:rPr>
          <w:b/>
          <w:sz w:val="20"/>
          <w:szCs w:val="20"/>
        </w:rPr>
      </w:pPr>
      <w:r w:rsidRPr="00E6058A">
        <w:rPr>
          <w:b/>
          <w:noProof/>
          <w:sz w:val="20"/>
          <w:szCs w:val="20"/>
          <w:lang w:eastAsia="pt-BR"/>
        </w:rPr>
        <w:drawing>
          <wp:inline distT="0" distB="0" distL="0" distR="0">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2040255"/>
                    </a:xfrm>
                    <a:prstGeom prst="rect">
                      <a:avLst/>
                    </a:prstGeom>
                    <a:noFill/>
                    <a:ln>
                      <a:noFill/>
                    </a:ln>
                  </pic:spPr>
                </pic:pic>
              </a:graphicData>
            </a:graphic>
          </wp:inline>
        </w:drawing>
      </w:r>
    </w:p>
    <w:p w:rsidR="0071322E" w:rsidRPr="0071322E" w:rsidRDefault="0071322E" w:rsidP="003374CB">
      <w:pPr>
        <w:jc w:val="center"/>
        <w:rPr>
          <w:b/>
          <w:sz w:val="20"/>
          <w:szCs w:val="20"/>
        </w:rPr>
      </w:pPr>
      <w:r>
        <w:rPr>
          <w:b/>
          <w:sz w:val="20"/>
          <w:szCs w:val="20"/>
        </w:rPr>
        <w:t>Fonte: Elaborada pelo Autor</w:t>
      </w:r>
    </w:p>
    <w:p w:rsidR="004C23F9" w:rsidRDefault="0077716E" w:rsidP="0077716E">
      <w:r>
        <w:tab/>
      </w:r>
    </w:p>
    <w:p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rsidR="005A1211" w:rsidRDefault="005A1211" w:rsidP="00630F53"/>
    <w:p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745E99" w:rsidRDefault="00745E99" w:rsidP="00B1574B">
      <w:pPr>
        <w:jc w:val="center"/>
        <w:rPr>
          <w:b/>
          <w:sz w:val="20"/>
          <w:szCs w:val="20"/>
        </w:rPr>
      </w:pPr>
    </w:p>
    <w:p w:rsidR="00B1574B" w:rsidRPr="00FB6197" w:rsidRDefault="00B1574B" w:rsidP="00B1574B">
      <w:pPr>
        <w:jc w:val="center"/>
        <w:rPr>
          <w:b/>
          <w:sz w:val="20"/>
          <w:szCs w:val="20"/>
        </w:rPr>
      </w:pPr>
      <w:r w:rsidRPr="00E6058A">
        <w:rPr>
          <w:b/>
          <w:noProof/>
          <w:sz w:val="20"/>
          <w:szCs w:val="20"/>
          <w:lang w:eastAsia="pt-BR"/>
        </w:rPr>
        <w:drawing>
          <wp:inline distT="0" distB="0" distL="0" distR="0">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2490757"/>
                    </a:xfrm>
                    <a:prstGeom prst="rect">
                      <a:avLst/>
                    </a:prstGeom>
                    <a:noFill/>
                    <a:ln>
                      <a:noFill/>
                    </a:ln>
                  </pic:spPr>
                </pic:pic>
              </a:graphicData>
            </a:graphic>
          </wp:inline>
        </w:drawing>
      </w:r>
    </w:p>
    <w:p w:rsidR="00FB6197" w:rsidRDefault="00FB6197" w:rsidP="00B1574B">
      <w:pPr>
        <w:jc w:val="cente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40" w:name="_Toc33871133"/>
      <w:r>
        <w:t xml:space="preserve">4.7.3 </w:t>
      </w:r>
      <w:r w:rsidR="0096430B">
        <w:t xml:space="preserve">A classe </w:t>
      </w:r>
      <w:r w:rsidR="004E0378">
        <w:t>Dataset</w:t>
      </w:r>
      <w:bookmarkEnd w:id="40"/>
    </w:p>
    <w:p w:rsidR="00745E99" w:rsidRPr="00745E99" w:rsidRDefault="00745E99" w:rsidP="00745E99"/>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1375B7">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375B7">
        <w:fldChar w:fldCharType="separate"/>
      </w:r>
      <w:r w:rsidR="00594F63" w:rsidRPr="00594F63">
        <w:rPr>
          <w:noProof/>
        </w:rPr>
        <w:t>(APACHE.ORG, 2019e)</w:t>
      </w:r>
      <w:r w:rsidR="001375B7">
        <w:fldChar w:fldCharType="end"/>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String,</w:t>
      </w:r>
      <w:proofErr w:type="spellStart"/>
      <w:r>
        <w:t>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rsidR="005D26C3" w:rsidRDefault="005D26C3" w:rsidP="004E0378"/>
    <w:p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rsidR="00DD203F" w:rsidRPr="006B7669" w:rsidRDefault="00DD203F" w:rsidP="00DD203F">
      <w:pPr>
        <w:jc w:val="center"/>
        <w:rPr>
          <w:rFonts w:ascii="Consolas" w:eastAsia="Times New Roman" w:hAnsi="Consolas" w:cs="Courier New"/>
          <w:color w:val="A9B7C6"/>
          <w:sz w:val="16"/>
          <w:szCs w:val="20"/>
          <w:lang w:eastAsia="pt-BR"/>
        </w:rPr>
      </w:pPr>
    </w:p>
    <w:p w:rsidR="005D26C3" w:rsidRDefault="00DD203F" w:rsidP="00DD203F">
      <w:pPr>
        <w:jc w:val="center"/>
        <w:rPr>
          <w:b/>
          <w:sz w:val="20"/>
        </w:rPr>
      </w:pPr>
      <w:r w:rsidRPr="00E6058A">
        <w:rPr>
          <w:b/>
          <w:noProof/>
          <w:sz w:val="20"/>
          <w:lang w:eastAsia="pt-BR"/>
        </w:rPr>
        <w:drawing>
          <wp:inline distT="0" distB="0" distL="0" distR="0">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24527" cy="3093340"/>
                    </a:xfrm>
                    <a:prstGeom prst="rect">
                      <a:avLst/>
                    </a:prstGeom>
                    <a:noFill/>
                    <a:ln>
                      <a:noFill/>
                    </a:ln>
                  </pic:spPr>
                </pic:pic>
              </a:graphicData>
            </a:graphic>
          </wp:inline>
        </w:drawing>
      </w:r>
    </w:p>
    <w:p w:rsidR="005D26C3" w:rsidRPr="005D26C3" w:rsidRDefault="005D26C3" w:rsidP="00DD203F">
      <w:pPr>
        <w:jc w:val="center"/>
        <w:rPr>
          <w:b/>
          <w:sz w:val="20"/>
        </w:rPr>
      </w:pPr>
      <w:r>
        <w:rPr>
          <w:b/>
          <w:sz w:val="20"/>
        </w:rPr>
        <w:t>Fonte: Elaborada pelo Autor</w:t>
      </w:r>
    </w:p>
    <w:p w:rsidR="00CD1926" w:rsidRDefault="00CD1926" w:rsidP="004E0378"/>
    <w:p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spellEnd"/>
      <w:r w:rsidR="00FA2442">
        <w:t>.</w:t>
      </w:r>
      <w:proofErr w:type="spellStart"/>
      <w:proofErr w:type="gramEnd"/>
      <w:r w:rsidR="00FA2442">
        <w:t>ftl</w:t>
      </w:r>
      <w:bookmarkEnd w:id="41"/>
      <w:proofErr w:type="spellEnd"/>
    </w:p>
    <w:p w:rsidR="00745E99" w:rsidRPr="00745E99" w:rsidRDefault="00745E99" w:rsidP="00745E99"/>
    <w:p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w:t>
      </w:r>
      <w:proofErr w:type="spellEnd"/>
      <w:r>
        <w:t>.template.</w:t>
      </w:r>
      <w:proofErr w:type="spellStart"/>
      <w:r>
        <w:t>Configuration</w:t>
      </w:r>
      <w:proofErr w:type="spellEnd"/>
      <w:r>
        <w:t>. Dentre essas informações</w:t>
      </w:r>
      <w:r w:rsidR="00BF799F">
        <w:t xml:space="preserve"> estão o caminho absoluto para carga dos gabaritos. Neste também é atribuído o gabarito ao objeto template, instância da classe </w:t>
      </w:r>
      <w:proofErr w:type="spellStart"/>
      <w:proofErr w:type="gramStart"/>
      <w:r w:rsidR="00BF799F">
        <w:t>freemarker</w:t>
      </w:r>
      <w:proofErr w:type="spellEnd"/>
      <w:r w:rsidR="00BF799F">
        <w:t>.</w:t>
      </w:r>
      <w:proofErr w:type="gramEnd"/>
      <w:r w:rsidR="00BF799F">
        <w:t>template.Template.</w:t>
      </w:r>
    </w:p>
    <w:p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String,</w:t>
      </w:r>
      <w:proofErr w:type="spellStart"/>
      <w:r>
        <w:t>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template, que recebe como parâmetros o </w:t>
      </w:r>
      <w:proofErr w:type="spellStart"/>
      <w:r>
        <w:t>Hashmap</w:t>
      </w:r>
      <w:proofErr w:type="spellEnd"/>
      <w:r>
        <w:t>&lt;String,</w:t>
      </w:r>
      <w:proofErr w:type="spellStart"/>
      <w:r>
        <w:t>Object</w:t>
      </w:r>
      <w:proofErr w:type="spellEnd"/>
      <w:r>
        <w:t xml:space="preserve">&gt; input, que foi alimentado no método </w:t>
      </w:r>
      <w:proofErr w:type="spellStart"/>
      <w:r>
        <w:t>carrgaInput</w:t>
      </w:r>
      <w:proofErr w:type="spellEnd"/>
      <w:r>
        <w:t>() e o descritor para o arquivo de saída</w:t>
      </w:r>
      <w:r w:rsidR="00AC14A7">
        <w:t>.</w:t>
      </w:r>
    </w:p>
    <w:p w:rsidR="00440F0E" w:rsidRDefault="00440F0E" w:rsidP="007C6545"/>
    <w:p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825" cy="2800793"/>
                    </a:xfrm>
                    <a:prstGeom prst="rect">
                      <a:avLst/>
                    </a:prstGeom>
                    <a:noFill/>
                    <a:ln>
                      <a:noFill/>
                    </a:ln>
                  </pic:spPr>
                </pic:pic>
              </a:graphicData>
            </a:graphic>
          </wp:inline>
        </w:drawing>
      </w:r>
    </w:p>
    <w:p w:rsidR="00440F0E" w:rsidRDefault="00440F0E" w:rsidP="00FF7163">
      <w:pPr>
        <w:jc w:val="center"/>
        <w:rPr>
          <w:b/>
          <w:sz w:val="20"/>
        </w:rPr>
      </w:pPr>
      <w:r>
        <w:rPr>
          <w:b/>
          <w:sz w:val="20"/>
        </w:rPr>
        <w:t>Fonte: Elaborada pelo Autor</w:t>
      </w:r>
    </w:p>
    <w:p w:rsidR="003A2027" w:rsidRDefault="00FA2442" w:rsidP="00FA2442">
      <w:r>
        <w:tab/>
      </w:r>
    </w:p>
    <w:p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spellEnd"/>
      <w:r w:rsidR="00FA2442" w:rsidRPr="00FA2442">
        <w:rPr>
          <w:i/>
        </w:rPr>
        <w:t>.</w:t>
      </w:r>
      <w:proofErr w:type="spellStart"/>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rsidR="004A6508" w:rsidRDefault="004A6508" w:rsidP="00FA2442"/>
    <w:p w:rsidR="00DB37D0" w:rsidRDefault="00DB37D0" w:rsidP="001D7FEB">
      <w:pPr>
        <w:jc w:val="center"/>
        <w:rPr>
          <w:b/>
          <w:sz w:val="20"/>
        </w:rPr>
      </w:pPr>
    </w:p>
    <w:p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spellEnd"/>
      <w:r w:rsidRPr="00CA4EDC">
        <w:rPr>
          <w:b/>
          <w:i/>
          <w:sz w:val="20"/>
        </w:rPr>
        <w:t>.</w:t>
      </w:r>
      <w:proofErr w:type="spellStart"/>
      <w:proofErr w:type="gramEnd"/>
      <w:r w:rsidRPr="00CA4EDC">
        <w:rPr>
          <w:b/>
          <w:i/>
          <w:sz w:val="20"/>
        </w:rPr>
        <w:t>ftl</w:t>
      </w:r>
      <w:proofErr w:type="spellEnd"/>
      <w:r w:rsidR="00352FA6">
        <w:rPr>
          <w:b/>
          <w:i/>
          <w:sz w:val="20"/>
        </w:rPr>
        <w:t xml:space="preserve">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pt-br"</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utf</w:t>
      </w:r>
      <w:proofErr w:type="spellEnd"/>
      <w:r w:rsidRPr="00DB37D0">
        <w:rPr>
          <w:rFonts w:ascii="Consolas" w:eastAsia="Times New Roman" w:hAnsi="Consolas" w:cs="Times New Roman"/>
          <w:color w:val="0000FF"/>
          <w:sz w:val="16"/>
          <w:szCs w:val="16"/>
          <w:bdr w:val="none" w:sz="0" w:space="0" w:color="auto" w:frame="1"/>
          <w:lang w:eastAsia="pt-BR"/>
        </w:rPr>
        <w:t>-8"</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Bootstrap e DC CSS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bootstrap.min.css</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c.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stylesheet</w:t>
      </w:r>
      <w:proofErr w:type="spellEnd"/>
      <w:r w:rsidRPr="00906E6B">
        <w:rPr>
          <w:rFonts w:ascii="Consolas" w:eastAsia="Times New Roman" w:hAnsi="Consolas" w:cs="Times New Roman"/>
          <w:color w:val="0000FF"/>
          <w:sz w:val="16"/>
          <w:szCs w:val="16"/>
          <w:bdr w:val="none" w:sz="0" w:space="0" w:color="auto" w:frame="1"/>
          <w:lang w:val="en-US" w:eastAsia="pt-BR"/>
        </w:rPr>
        <w: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css</w:t>
      </w:r>
      <w:proofErr w:type="spellEnd"/>
      <w:r w:rsidRPr="00906E6B">
        <w:rPr>
          <w:rFonts w:ascii="Consolas" w:eastAsia="Times New Roman" w:hAnsi="Consolas" w:cs="Times New Roman"/>
          <w:color w:val="0000FF"/>
          <w:sz w:val="16"/>
          <w:szCs w:val="16"/>
          <w:bdr w:val="none" w:sz="0" w:space="0" w:color="auto" w:frame="1"/>
          <w:lang w:val="en-US" w:eastAsia="pt-BR"/>
        </w:rPr>
        <w:t>/dashgen.css"</w:t>
      </w:r>
      <w:r w:rsidRPr="00906E6B">
        <w:rPr>
          <w:rFonts w:ascii="Consolas" w:eastAsia="Times New Roman" w:hAnsi="Consolas" w:cs="Times New Roman"/>
          <w:color w:val="000000"/>
          <w:sz w:val="16"/>
          <w:szCs w:val="16"/>
          <w:bdr w:val="none" w:sz="0" w:space="0" w:color="auto" w:frame="1"/>
          <w:lang w:val="en-US"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crossfilter.js&gt;&lt;/scrip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3.js&gt;&lt;/scrip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proofErr w:type="spellStart"/>
      <w:r w:rsidRPr="00906E6B">
        <w:rPr>
          <w:rFonts w:ascii="Consolas" w:eastAsia="Times New Roman" w:hAnsi="Consolas" w:cs="Times New Roman"/>
          <w:color w:val="000000"/>
          <w:sz w:val="16"/>
          <w:szCs w:val="16"/>
          <w:bdr w:val="none" w:sz="0" w:space="0" w:color="auto" w:frame="1"/>
          <w:lang w:val="en-US" w:eastAsia="pt-BR"/>
        </w:rPr>
        <w:t>js</w:t>
      </w:r>
      <w:proofErr w:type="spellEnd"/>
      <w:r w:rsidRPr="00906E6B">
        <w:rPr>
          <w:rFonts w:ascii="Consolas" w:eastAsia="Times New Roman" w:hAnsi="Consolas" w:cs="Times New Roman"/>
          <w:color w:val="000000"/>
          <w:sz w:val="16"/>
          <w:szCs w:val="16"/>
          <w:bdr w:val="none" w:sz="0" w:space="0" w:color="auto" w:frame="1"/>
          <w:lang w:val="en-US" w:eastAsia="pt-BR"/>
        </w:rPr>
        <w:t>/dc.js&g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nome}&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div&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div&gt;  </w:t>
      </w:r>
    </w:p>
    <w:p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w:t>
      </w:r>
      <w:proofErr w:type="spellStart"/>
      <w:r w:rsidRPr="00906E6B">
        <w:rPr>
          <w:rFonts w:ascii="Consolas" w:eastAsia="Times New Roman" w:hAnsi="Consolas" w:cs="Times New Roman"/>
          <w:color w:val="0000FF"/>
          <w:sz w:val="16"/>
          <w:szCs w:val="16"/>
          <w:bdr w:val="none" w:sz="0" w:space="0" w:color="auto" w:frame="1"/>
          <w:lang w:val="en-US" w:eastAsia="pt-BR"/>
        </w:rPr>
        <w:t>js</w:t>
      </w:r>
      <w:proofErr w:type="spellEnd"/>
      <w:r w:rsidRPr="00906E6B">
        <w:rPr>
          <w:rFonts w:ascii="Consolas" w:eastAsia="Times New Roman" w:hAnsi="Consolas" w:cs="Times New Roman"/>
          <w:color w:val="0000FF"/>
          <w:sz w:val="16"/>
          <w:szCs w:val="16"/>
          <w:bdr w:val="none" w:sz="0" w:space="0" w:color="auto" w:frame="1"/>
          <w:lang w:val="en-US" w:eastAsia="pt-BR"/>
        </w:rPr>
        <w:t>/jquery-3.4.1.min.js"</w:t>
      </w:r>
      <w:r w:rsidRPr="00906E6B">
        <w:rPr>
          <w:rFonts w:ascii="Consolas" w:eastAsia="Times New Roman" w:hAnsi="Consolas" w:cs="Times New Roman"/>
          <w:color w:val="000000"/>
          <w:sz w:val="16"/>
          <w:szCs w:val="16"/>
          <w:bdr w:val="none" w:sz="0" w:space="0" w:color="auto" w:frame="1"/>
          <w:lang w:val="en-US" w:eastAsia="pt-BR"/>
        </w:rPr>
        <w:t>&g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url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lastRenderedPageBreak/>
        <w:t>  </w:t>
      </w:r>
    </w:p>
    <w:p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dc.</w:t>
      </w:r>
      <w:proofErr w:type="spellStart"/>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afico_index</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tipo == </w:t>
      </w:r>
      <w:r w:rsidRPr="00DB37D0">
        <w:rPr>
          <w:rFonts w:ascii="Consolas" w:eastAsia="Times New Roman" w:hAnsi="Consolas" w:cs="Times New Roman"/>
          <w:color w:val="0000FF"/>
          <w:sz w:val="16"/>
          <w:szCs w:val="16"/>
          <w:bdr w:val="none" w:sz="0" w:space="0" w:color="auto" w:frame="1"/>
          <w:lang w:eastAsia="pt-BR"/>
        </w:rPr>
        <w:t>"dc.</w:t>
      </w:r>
      <w:proofErr w:type="spellStart"/>
      <w:r w:rsidRPr="00DB37D0">
        <w:rPr>
          <w:rFonts w:ascii="Consolas" w:eastAsia="Times New Roman" w:hAnsi="Consolas" w:cs="Times New Roman"/>
          <w:color w:val="0000FF"/>
          <w:sz w:val="16"/>
          <w:szCs w:val="16"/>
          <w:bdr w:val="none" w:sz="0" w:space="0" w:color="auto" w:frame="1"/>
          <w:lang w:eastAsia="pt-BR"/>
        </w:rPr>
        <w:t>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c.</w:t>
      </w:r>
      <w:proofErr w:type="spellStart"/>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rsidR="00CA4EDC" w:rsidRPr="00CA4EDC" w:rsidRDefault="00CA4EDC" w:rsidP="001D7FEB">
      <w:pPr>
        <w:jc w:val="center"/>
        <w:rPr>
          <w:b/>
          <w:sz w:val="20"/>
        </w:rPr>
      </w:pPr>
      <w:r>
        <w:rPr>
          <w:b/>
          <w:sz w:val="20"/>
        </w:rPr>
        <w:t>Fonte: Elaborada pelo Autor</w:t>
      </w:r>
    </w:p>
    <w:p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rsidR="00956837" w:rsidRPr="00956837" w:rsidRDefault="00956837" w:rsidP="00956837"/>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w:t>
      </w:r>
      <w:proofErr w:type="spellStart"/>
      <w:r>
        <w:t>js</w:t>
      </w:r>
      <w:proofErr w:type="spellEnd"/>
      <w:r>
        <w:t>, D3.</w:t>
      </w:r>
      <w:proofErr w:type="spellStart"/>
      <w:r>
        <w:t>js</w:t>
      </w:r>
      <w:proofErr w:type="spellEnd"/>
      <w:r>
        <w:t xml:space="preserve">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rsidR="00956837" w:rsidRDefault="00956837">
      <w:pPr>
        <w:spacing w:after="160" w:line="240" w:lineRule="auto"/>
        <w:jc w:val="left"/>
        <w:rPr>
          <w:b/>
          <w:sz w:val="20"/>
        </w:rPr>
      </w:pPr>
    </w:p>
    <w:p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rsidR="00956837" w:rsidRDefault="00956837" w:rsidP="00F604B1">
      <w:pPr>
        <w:jc w:val="center"/>
        <w:rPr>
          <w:b/>
          <w:sz w:val="20"/>
        </w:rPr>
      </w:pPr>
    </w:p>
    <w:p w:rsidR="00E5560D" w:rsidRDefault="00A43969" w:rsidP="00E5560D">
      <w:pPr>
        <w:jc w:val="center"/>
        <w:rPr>
          <w:b/>
          <w:sz w:val="20"/>
        </w:rPr>
      </w:pPr>
      <w:r w:rsidRPr="00E6058A">
        <w:rPr>
          <w:b/>
          <w:noProof/>
          <w:sz w:val="20"/>
          <w:lang w:eastAsia="pt-BR"/>
        </w:rPr>
        <w:drawing>
          <wp:inline distT="0" distB="0" distL="0" distR="0">
            <wp:extent cx="1632329" cy="2579733"/>
            <wp:effectExtent l="19050" t="0" r="5971"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1689296" cy="2669763"/>
                    </a:xfrm>
                    <a:prstGeom prst="rect">
                      <a:avLst/>
                    </a:prstGeom>
                  </pic:spPr>
                </pic:pic>
              </a:graphicData>
            </a:graphic>
          </wp:inline>
        </w:drawing>
      </w:r>
    </w:p>
    <w:p w:rsidR="00E5560D" w:rsidRDefault="00E5560D" w:rsidP="00F604B1">
      <w:pPr>
        <w:jc w:val="center"/>
        <w:rPr>
          <w:b/>
          <w:sz w:val="20"/>
        </w:rPr>
      </w:pPr>
      <w:r>
        <w:rPr>
          <w:b/>
          <w:sz w:val="20"/>
        </w:rPr>
        <w:t>Fonte: Elaborada pelo Autor</w:t>
      </w:r>
    </w:p>
    <w:p w:rsidR="00621532" w:rsidRDefault="00621532" w:rsidP="00FA2442">
      <w:pPr>
        <w:rPr>
          <w:b/>
          <w:sz w:val="20"/>
        </w:rPr>
      </w:pPr>
    </w:p>
    <w:p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1375B7"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1375B7" w:rsidRPr="00037180">
        <w:fldChar w:fldCharType="separate"/>
      </w:r>
      <w:r w:rsidR="00594F63" w:rsidRPr="00594F63">
        <w:rPr>
          <w:noProof/>
        </w:rPr>
        <w:t>(APACHE.ORG, 2019f)</w:t>
      </w:r>
      <w:r w:rsidR="001375B7"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utiliza a biblioteca zeroturnaround.zip.</w:t>
      </w:r>
      <w:proofErr w:type="spellStart"/>
      <w:r>
        <w:t>ZipUtil</w:t>
      </w:r>
      <w:proofErr w:type="spellEnd"/>
      <w:r w:rsidR="003976B4">
        <w:t xml:space="preserve"> </w:t>
      </w:r>
      <w:r w:rsidR="001375B7">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1375B7">
        <w:fldChar w:fldCharType="separate"/>
      </w:r>
      <w:r w:rsidR="00594F63" w:rsidRPr="00594F63">
        <w:rPr>
          <w:noProof/>
        </w:rPr>
        <w:t>(RAUDJÄRV, 2019)</w:t>
      </w:r>
      <w:r w:rsidR="001375B7">
        <w:fldChar w:fldCharType="end"/>
      </w:r>
      <w:r>
        <w:t xml:space="preserve"> para compactar recursivamente o conteúdo do  diretório de destino com todos os arquivos em seu estado final, gerando um arquivo de saída nomeado como dashgen.zip no diretório de destino especificado pelo usuário.</w:t>
      </w:r>
    </w:p>
    <w:p w:rsidR="00E02CBB" w:rsidRDefault="00E02CBB" w:rsidP="00B37E09"/>
    <w:p w:rsidR="00087F9B" w:rsidRDefault="00087F9B">
      <w:pPr>
        <w:spacing w:after="160" w:line="240" w:lineRule="auto"/>
        <w:jc w:val="left"/>
        <w:rPr>
          <w:b/>
          <w:sz w:val="20"/>
        </w:rPr>
      </w:pPr>
      <w:r>
        <w:rPr>
          <w:b/>
          <w:sz w:val="20"/>
        </w:rPr>
        <w:br w:type="page"/>
      </w:r>
    </w:p>
    <w:p w:rsidR="00E02CBB" w:rsidRDefault="00E02CBB" w:rsidP="00415689">
      <w:pPr>
        <w:jc w:val="center"/>
        <w:rPr>
          <w:b/>
          <w:sz w:val="20"/>
        </w:rPr>
      </w:pPr>
      <w:r>
        <w:rPr>
          <w:b/>
          <w:sz w:val="20"/>
        </w:rPr>
        <w:lastRenderedPageBreak/>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rsidR="001A44A5" w:rsidRDefault="001A44A5" w:rsidP="00415689">
      <w:pPr>
        <w:jc w:val="center"/>
        <w:rPr>
          <w:b/>
          <w:sz w:val="20"/>
        </w:rPr>
      </w:pPr>
    </w:p>
    <w:p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rsidR="001E1E01" w:rsidRDefault="001E1E01" w:rsidP="001E1E01">
      <w:pPr>
        <w:rPr>
          <w:b/>
          <w:sz w:val="20"/>
        </w:rPr>
      </w:pPr>
    </w:p>
    <w:p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rsidR="001A44A5" w:rsidRPr="001A44A5" w:rsidRDefault="001A44A5" w:rsidP="001A44A5"/>
    <w:p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rsidR="00201F4C" w:rsidRDefault="00201F4C" w:rsidP="00790F7A"/>
    <w:p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rsidR="00E912E9" w:rsidRDefault="00E912E9" w:rsidP="00201F4C">
      <w:pPr>
        <w:jc w:val="center"/>
        <w:rPr>
          <w:b/>
          <w:sz w:val="20"/>
        </w:rPr>
      </w:pPr>
    </w:p>
    <w:tbl>
      <w:tblPr>
        <w:tblW w:w="0" w:type="auto"/>
        <w:tblInd w:w="2329" w:type="dxa"/>
        <w:tblLayout w:type="fixed"/>
        <w:tblCellMar>
          <w:left w:w="30" w:type="dxa"/>
          <w:right w:w="30" w:type="dxa"/>
        </w:tblCellMar>
        <w:tblLook w:val="0000"/>
      </w:tblPr>
      <w:tblGrid>
        <w:gridCol w:w="820"/>
        <w:gridCol w:w="850"/>
        <w:gridCol w:w="2268"/>
        <w:gridCol w:w="932"/>
      </w:tblGrid>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rsidR="00201F4C" w:rsidRPr="00B31F17" w:rsidRDefault="00201F4C" w:rsidP="007E4365">
            <w:pPr>
              <w:autoSpaceDE w:val="0"/>
              <w:autoSpaceDN w:val="0"/>
              <w:adjustRightInd w:val="0"/>
              <w:spacing w:line="240" w:lineRule="auto"/>
              <w:jc w:val="center"/>
              <w:rPr>
                <w:rFonts w:ascii="Calibri" w:hAnsi="Calibri" w:cs="Calibri"/>
                <w:b/>
                <w:color w:val="000000"/>
              </w:rPr>
            </w:pPr>
            <w:r w:rsidRPr="00B31F17">
              <w:rPr>
                <w:rFonts w:ascii="Calibri" w:hAnsi="Calibri" w:cs="Calibri"/>
                <w:b/>
                <w:color w:val="000000"/>
                <w:sz w:val="22"/>
              </w:rPr>
              <w:t>SALARIO</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2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55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2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11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000.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998.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897.00</w:t>
            </w:r>
          </w:p>
        </w:tc>
      </w:tr>
      <w:tr w:rsidR="00201F4C" w:rsidTr="00A56DDB">
        <w:trPr>
          <w:trHeight w:val="290"/>
        </w:trPr>
        <w:tc>
          <w:tcPr>
            <w:tcW w:w="82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center"/>
              <w:rPr>
                <w:rFonts w:ascii="Calibri" w:hAnsi="Calibri" w:cs="Calibri"/>
                <w:color w:val="000000"/>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left"/>
              <w:rPr>
                <w:rFonts w:ascii="Calibri" w:hAnsi="Calibri" w:cs="Calibri"/>
                <w:color w:val="000000"/>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rsidR="00201F4C" w:rsidRDefault="00201F4C">
            <w:pPr>
              <w:autoSpaceDE w:val="0"/>
              <w:autoSpaceDN w:val="0"/>
              <w:adjustRightInd w:val="0"/>
              <w:spacing w:line="240" w:lineRule="auto"/>
              <w:jc w:val="right"/>
              <w:rPr>
                <w:rFonts w:ascii="Calibri" w:hAnsi="Calibri" w:cs="Calibri"/>
                <w:color w:val="000000"/>
              </w:rPr>
            </w:pPr>
            <w:r>
              <w:rPr>
                <w:rFonts w:ascii="Calibri" w:hAnsi="Calibri" w:cs="Calibri"/>
                <w:color w:val="000000"/>
                <w:sz w:val="22"/>
              </w:rPr>
              <w:t>1990.00</w:t>
            </w:r>
          </w:p>
        </w:tc>
      </w:tr>
    </w:tbl>
    <w:p w:rsidR="00201F4C" w:rsidRPr="00201F4C" w:rsidRDefault="00201F4C" w:rsidP="00201F4C">
      <w:pPr>
        <w:jc w:val="center"/>
        <w:rPr>
          <w:b/>
          <w:sz w:val="20"/>
        </w:rPr>
      </w:pPr>
      <w:r>
        <w:rPr>
          <w:b/>
          <w:sz w:val="20"/>
        </w:rPr>
        <w:t>Fonte: Elaborada pelo Autor</w:t>
      </w:r>
    </w:p>
    <w:p w:rsidR="00790F7A" w:rsidRPr="00790F7A" w:rsidRDefault="00790F7A" w:rsidP="00790F7A"/>
    <w:p w:rsidR="00A96A19" w:rsidRDefault="00A96A19" w:rsidP="00AD40B2">
      <w:r>
        <w:tab/>
        <w:t>Considerando os atributos contidos no arquivo, para esta simulação, foram definidos os seguintes requisitos:</w:t>
      </w:r>
    </w:p>
    <w:p w:rsidR="00AA3080" w:rsidRDefault="00AA3080" w:rsidP="00376622">
      <w:pPr>
        <w:pStyle w:val="PargrafodaLista"/>
        <w:numPr>
          <w:ilvl w:val="0"/>
          <w:numId w:val="50"/>
        </w:numPr>
        <w:ind w:left="993"/>
      </w:pPr>
      <w:r>
        <w:t>Arquivo CSV: “c:\</w:t>
      </w:r>
      <w:proofErr w:type="spellStart"/>
      <w:r>
        <w:t>tccrepo</w:t>
      </w:r>
      <w:proofErr w:type="spellEnd"/>
      <w:r>
        <w:t>\</w:t>
      </w:r>
      <w:proofErr w:type="spellStart"/>
      <w:r>
        <w:t>support</w:t>
      </w:r>
      <w:proofErr w:type="spellEnd"/>
      <w:r>
        <w:t>\</w:t>
      </w:r>
      <w:proofErr w:type="spellStart"/>
      <w:proofErr w:type="gramStart"/>
      <w:r>
        <w:t>teste_salario</w:t>
      </w:r>
      <w:proofErr w:type="spellEnd"/>
      <w:r>
        <w:t>.</w:t>
      </w:r>
      <w:proofErr w:type="spellStart"/>
      <w:proofErr w:type="gramEnd"/>
      <w:r>
        <w:t>csv</w:t>
      </w:r>
      <w:proofErr w:type="spellEnd"/>
      <w:r>
        <w:t>”.</w:t>
      </w:r>
    </w:p>
    <w:p w:rsidR="00AA3080" w:rsidRDefault="00AA3080" w:rsidP="00376622">
      <w:pPr>
        <w:pStyle w:val="PargrafodaLista"/>
        <w:numPr>
          <w:ilvl w:val="0"/>
          <w:numId w:val="50"/>
        </w:numPr>
        <w:ind w:left="993"/>
      </w:pPr>
      <w:r>
        <w:t>Pasta de destino: ”%USERPROFILE%\desktop\dashboard”</w:t>
      </w:r>
    </w:p>
    <w:p w:rsidR="004976B8" w:rsidRDefault="004976B8" w:rsidP="00376622">
      <w:pPr>
        <w:pStyle w:val="PargrafodaLista"/>
        <w:numPr>
          <w:ilvl w:val="0"/>
          <w:numId w:val="50"/>
        </w:numPr>
        <w:ind w:left="993"/>
      </w:pPr>
      <w:r>
        <w:t>Título do dashboard: “Renda Bruta Brasil”.</w:t>
      </w:r>
    </w:p>
    <w:p w:rsidR="00A96A19" w:rsidRDefault="00A96A19" w:rsidP="00376622">
      <w:pPr>
        <w:pStyle w:val="PargrafodaLista"/>
        <w:numPr>
          <w:ilvl w:val="0"/>
          <w:numId w:val="50"/>
        </w:numPr>
        <w:ind w:left="993"/>
      </w:pPr>
      <w:r>
        <w:lastRenderedPageBreak/>
        <w:t>Um gráfico tipo pizza com o atributo de dimensão SEXO - Redução por Contagem – Rótulo: “Sexo dos Entrevistados”.</w:t>
      </w:r>
    </w:p>
    <w:p w:rsidR="00A96A19" w:rsidRDefault="00A96A19" w:rsidP="00376622">
      <w:pPr>
        <w:pStyle w:val="PargrafodaLista"/>
        <w:numPr>
          <w:ilvl w:val="0"/>
          <w:numId w:val="50"/>
        </w:numPr>
        <w:ind w:left="993"/>
      </w:pPr>
      <w:r>
        <w:t>Um gráfico tipo linha com o atributo de dimensão IDADE – Redução por Contagem – Rótulo: “Idade dos Entrevistados”.</w:t>
      </w:r>
    </w:p>
    <w:p w:rsidR="00A96A19" w:rsidRDefault="00A96A19" w:rsidP="00376622">
      <w:pPr>
        <w:pStyle w:val="PargrafodaLista"/>
        <w:numPr>
          <w:ilvl w:val="0"/>
          <w:numId w:val="50"/>
        </w:numPr>
        <w:ind w:left="993"/>
      </w:pPr>
      <w:r>
        <w:t>Um gráfico tipo barras horizontais com o atributo de dimensão REGIAO – Redução por Contagem – Rótulo: “Região”.</w:t>
      </w:r>
    </w:p>
    <w:p w:rsidR="004A23E9" w:rsidRDefault="00A96A19" w:rsidP="00376622">
      <w:pPr>
        <w:pStyle w:val="PargrafodaLista"/>
        <w:numPr>
          <w:ilvl w:val="0"/>
          <w:numId w:val="50"/>
        </w:numPr>
        <w:ind w:left="993"/>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rsidR="00646B66" w:rsidRDefault="00A96A19" w:rsidP="00376622">
      <w:pPr>
        <w:pStyle w:val="PargrafodaLista"/>
        <w:numPr>
          <w:ilvl w:val="0"/>
          <w:numId w:val="50"/>
        </w:numPr>
        <w:ind w:left="993"/>
      </w:pPr>
      <w:r>
        <w:t xml:space="preserve"> </w:t>
      </w:r>
      <w:r w:rsidR="004A23E9">
        <w:t xml:space="preserve">Um gráfico tipo barras horizontais com o atributo de dimensão IDADE – Redução por Somatória – Atributo de medição </w:t>
      </w:r>
      <w:r w:rsidR="00646B66">
        <w:t>SALARIO – Rótulo: “Renda Bruta X Idade”.</w:t>
      </w:r>
    </w:p>
    <w:p w:rsidR="004A23E9" w:rsidRDefault="004A23E9" w:rsidP="00376622">
      <w:pPr>
        <w:pStyle w:val="PargrafodaLista"/>
        <w:numPr>
          <w:ilvl w:val="0"/>
          <w:numId w:val="50"/>
        </w:numPr>
        <w:ind w:left="993"/>
      </w:pPr>
      <w:r>
        <w:t xml:space="preserve">Um gráfico tipo barras horizontais com o atributo de dimensão REGIAO – Redução por Somatória – Atributo de medição </w:t>
      </w:r>
      <w:r w:rsidR="00646B66">
        <w:t>SALARIO – Rótulo: “Renda Bruta X Região”.</w:t>
      </w:r>
    </w:p>
    <w:p w:rsidR="00AB10BE" w:rsidRDefault="00AB10BE" w:rsidP="00AB10BE"/>
    <w:p w:rsidR="004622BA" w:rsidRDefault="00AB10BE" w:rsidP="00696458">
      <w:pPr>
        <w:rPr>
          <w:b/>
          <w:sz w:val="20"/>
        </w:rPr>
      </w:pPr>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rsidR="00AB10BE" w:rsidRDefault="00AB10BE" w:rsidP="004622BA">
      <w:pPr>
        <w:spacing w:after="160" w:line="240" w:lineRule="auto"/>
        <w:jc w:val="center"/>
        <w:rPr>
          <w:b/>
          <w:sz w:val="20"/>
        </w:rPr>
      </w:pPr>
      <w:r>
        <w:rPr>
          <w:b/>
          <w:sz w:val="20"/>
        </w:rPr>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rsidR="003045C0" w:rsidRPr="00AB10BE" w:rsidRDefault="003045C0" w:rsidP="00AB10BE">
      <w:pPr>
        <w:jc w:val="center"/>
        <w:rPr>
          <w:b/>
          <w:sz w:val="20"/>
        </w:rPr>
      </w:pPr>
    </w:p>
    <w:p w:rsidR="008B6E0D" w:rsidRDefault="00AA3080" w:rsidP="00595800">
      <w:pPr>
        <w:pStyle w:val="PargrafodaLista"/>
        <w:ind w:left="0"/>
        <w:jc w:val="center"/>
      </w:pPr>
      <w:r>
        <w:rPr>
          <w:noProof/>
          <w:lang w:eastAsia="pt-BR"/>
        </w:rPr>
        <w:drawing>
          <wp:inline distT="0" distB="0" distL="0" distR="0">
            <wp:extent cx="3529368" cy="3177549"/>
            <wp:effectExtent l="19050" t="0" r="0"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538327" cy="3185615"/>
                    </a:xfrm>
                    <a:prstGeom prst="rect">
                      <a:avLst/>
                    </a:prstGeom>
                  </pic:spPr>
                </pic:pic>
              </a:graphicData>
            </a:graphic>
          </wp:inline>
        </w:drawing>
      </w:r>
    </w:p>
    <w:p w:rsidR="008B6E0D" w:rsidRDefault="008B6E0D" w:rsidP="00595800">
      <w:pPr>
        <w:pStyle w:val="PargrafodaLista"/>
        <w:ind w:left="0"/>
        <w:jc w:val="center"/>
        <w:rPr>
          <w:b/>
          <w:sz w:val="20"/>
        </w:rPr>
      </w:pPr>
      <w:r w:rsidRPr="008B6E0D">
        <w:rPr>
          <w:b/>
          <w:sz w:val="20"/>
        </w:rPr>
        <w:t>Fonte: Elaborada pelo Autor</w:t>
      </w:r>
    </w:p>
    <w:p w:rsidR="009F43FB" w:rsidRDefault="009F43FB" w:rsidP="00595800">
      <w:pPr>
        <w:pStyle w:val="PargrafodaLista"/>
        <w:ind w:left="0"/>
        <w:jc w:val="center"/>
      </w:pPr>
    </w:p>
    <w:p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rsidR="00E912E9" w:rsidRDefault="00E912E9">
      <w:pPr>
        <w:spacing w:after="160" w:line="240" w:lineRule="auto"/>
        <w:jc w:val="left"/>
        <w:rPr>
          <w:b/>
          <w:sz w:val="20"/>
        </w:rPr>
      </w:pPr>
    </w:p>
    <w:p w:rsidR="003D61C7" w:rsidRDefault="003D61C7" w:rsidP="00FC1741">
      <w:pPr>
        <w:spacing w:after="160" w:line="240" w:lineRule="auto"/>
        <w:jc w:val="center"/>
        <w:rPr>
          <w:b/>
          <w:sz w:val="20"/>
        </w:rPr>
      </w:pPr>
      <w:r>
        <w:rPr>
          <w:b/>
          <w:sz w:val="20"/>
        </w:rPr>
        <w:t xml:space="preserve">Figura </w:t>
      </w:r>
      <w:r w:rsidR="00561A1A">
        <w:rPr>
          <w:b/>
          <w:sz w:val="20"/>
        </w:rPr>
        <w:t>2</w:t>
      </w:r>
      <w:r w:rsidR="00F04456">
        <w:rPr>
          <w:b/>
          <w:sz w:val="20"/>
        </w:rPr>
        <w:t>9</w:t>
      </w:r>
      <w:r>
        <w:rPr>
          <w:b/>
          <w:sz w:val="20"/>
        </w:rPr>
        <w:t xml:space="preserve"> – Confirmação do sucesso na geração do </w:t>
      </w:r>
      <w:proofErr w:type="spellStart"/>
      <w:r>
        <w:rPr>
          <w:b/>
          <w:sz w:val="20"/>
        </w:rPr>
        <w:t>dashboard</w:t>
      </w:r>
      <w:proofErr w:type="spellEnd"/>
    </w:p>
    <w:p w:rsidR="0091785E" w:rsidRDefault="0091785E" w:rsidP="00FC1741">
      <w:pPr>
        <w:spacing w:after="160" w:line="240" w:lineRule="auto"/>
        <w:jc w:val="center"/>
        <w:rPr>
          <w:b/>
          <w:sz w:val="20"/>
        </w:rPr>
      </w:pPr>
    </w:p>
    <w:p w:rsidR="003D61C7" w:rsidRDefault="003D61C7" w:rsidP="003D61C7">
      <w:pPr>
        <w:spacing w:after="160" w:line="240" w:lineRule="auto"/>
        <w:jc w:val="center"/>
        <w:rPr>
          <w:b/>
          <w:sz w:val="20"/>
        </w:rPr>
      </w:pPr>
      <w:r w:rsidRPr="00E6058A">
        <w:rPr>
          <w:b/>
          <w:noProof/>
          <w:sz w:val="20"/>
          <w:lang w:eastAsia="pt-BR"/>
        </w:rPr>
        <w:drawing>
          <wp:inline distT="0" distB="0" distL="0" distR="0">
            <wp:extent cx="3535055" cy="3191682"/>
            <wp:effectExtent l="114300" t="76200" r="103495" b="84918"/>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536653" cy="319312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EC2F87" w:rsidRDefault="003D61C7" w:rsidP="003D61C7">
      <w:pPr>
        <w:spacing w:after="160" w:line="240" w:lineRule="auto"/>
        <w:jc w:val="center"/>
        <w:rPr>
          <w:b/>
          <w:sz w:val="20"/>
        </w:rPr>
      </w:pPr>
      <w:r>
        <w:rPr>
          <w:b/>
          <w:sz w:val="20"/>
        </w:rPr>
        <w:t>Fonte: Elaborada pelo Autor</w:t>
      </w:r>
    </w:p>
    <w:p w:rsidR="00696F50" w:rsidRDefault="00696F50" w:rsidP="00696F50"/>
    <w:p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rsidR="00696F50" w:rsidRDefault="00696F50" w:rsidP="00696F50"/>
    <w:p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rsidR="00696F50" w:rsidRDefault="00696F50" w:rsidP="00696F50">
      <w:pPr>
        <w:jc w:val="center"/>
        <w:rPr>
          <w:b/>
          <w:sz w:val="20"/>
        </w:rPr>
      </w:pPr>
      <w:r w:rsidRPr="00E6058A">
        <w:rPr>
          <w:b/>
          <w:noProof/>
          <w:sz w:val="20"/>
          <w:lang w:eastAsia="pt-BR"/>
        </w:rPr>
        <w:drawing>
          <wp:inline distT="0" distB="0" distL="0" distR="0">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C19E0" w:rsidRDefault="00696F50" w:rsidP="00696F50">
      <w:pPr>
        <w:jc w:val="center"/>
        <w:rPr>
          <w:b/>
          <w:sz w:val="20"/>
        </w:rPr>
      </w:pPr>
      <w:r>
        <w:rPr>
          <w:b/>
          <w:sz w:val="20"/>
        </w:rPr>
        <w:t>Fonte: Elaborada pelo Autor</w:t>
      </w:r>
    </w:p>
    <w:p w:rsidR="00F64028" w:rsidRPr="00FA5E28" w:rsidRDefault="00F64028" w:rsidP="00F64028"/>
    <w:p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rsidR="00AC22ED" w:rsidRPr="00AC22ED" w:rsidRDefault="00AC22ED" w:rsidP="00AC22ED"/>
    <w:p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r w:rsidR="009F43FB">
        <w:t>m</w:t>
      </w:r>
      <w:r w:rsidR="00580920">
        <w:t>etadados e recursos como arquivos co</w:t>
      </w:r>
      <w:r w:rsidR="00CA4231">
        <w:t>ntendo</w:t>
      </w:r>
      <w:r w:rsidR="00580920">
        <w:t xml:space="preserve"> texto, imagens ou vídeos em um único arquivo de distribuição</w:t>
      </w:r>
      <w:r w:rsidR="00DC6C20">
        <w:t xml:space="preserve"> </w:t>
      </w:r>
      <w:r w:rsidR="001375B7">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1375B7">
        <w:fldChar w:fldCharType="separate"/>
      </w:r>
      <w:r w:rsidR="00594F63" w:rsidRPr="00594F63">
        <w:rPr>
          <w:noProof/>
        </w:rPr>
        <w:t>(WIKIPEDIA.ORG, 2019e)</w:t>
      </w:r>
      <w:r w:rsidR="001375B7">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rsidR="007D4322" w:rsidRDefault="007D4322" w:rsidP="00C8772A">
      <w:pPr>
        <w:pStyle w:val="Ttulo1"/>
      </w:pPr>
      <w:bookmarkStart w:id="48" w:name="_Toc33871138"/>
      <w:proofErr w:type="gramStart"/>
      <w:r>
        <w:lastRenderedPageBreak/>
        <w:t>5</w:t>
      </w:r>
      <w:proofErr w:type="gramEnd"/>
      <w:r>
        <w:t xml:space="preserve"> CONSIDERAÇÕES FINAIS</w:t>
      </w:r>
      <w:bookmarkEnd w:id="48"/>
    </w:p>
    <w:p w:rsidR="004A51C9" w:rsidRPr="004A51C9" w:rsidRDefault="004A51C9" w:rsidP="004A51C9"/>
    <w:p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rsidR="004C4EE3" w:rsidRDefault="00D97658" w:rsidP="007D4322">
      <w:r>
        <w:tab/>
        <w:t xml:space="preserve">Lidar com fontes de dados como os </w:t>
      </w:r>
      <w:r w:rsidR="00773887">
        <w:t xml:space="preserve">arquivos em formato </w:t>
      </w:r>
      <w:r>
        <w:t xml:space="preserve">CSV, que não possuem um modelo de especificação de </w:t>
      </w:r>
      <w:r w:rsidR="00E6058A">
        <w:t>m</w:t>
      </w:r>
      <w:r>
        <w:t>etadados</w:t>
      </w:r>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rsidR="002464D4" w:rsidRDefault="002464D4" w:rsidP="002464D4">
      <w:r>
        <w:tab/>
      </w:r>
      <w:r w:rsidR="00E56C21">
        <w:t>Para trabalhos futuros, cabem como sugestões:</w:t>
      </w:r>
    </w:p>
    <w:p w:rsidR="00E56C21" w:rsidRDefault="00E56C21" w:rsidP="00A66C86">
      <w:pPr>
        <w:pStyle w:val="PargrafodaLista"/>
        <w:numPr>
          <w:ilvl w:val="0"/>
          <w:numId w:val="38"/>
        </w:numPr>
        <w:ind w:left="993"/>
      </w:pPr>
      <w:bookmarkStart w:id="49" w:name="_GoBack"/>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A66C86">
      <w:pPr>
        <w:pStyle w:val="PargrafodaLista"/>
        <w:numPr>
          <w:ilvl w:val="0"/>
          <w:numId w:val="38"/>
        </w:numPr>
        <w:ind w:left="993"/>
      </w:pPr>
      <w:r>
        <w:t>Permitir maior personalização do Dashboard, como seleção de cores e modelos de tela pré-definidos;</w:t>
      </w:r>
    </w:p>
    <w:p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bookmarkEnd w:id="49"/>
    <w:p w:rsidR="00253E56" w:rsidRPr="00E56232" w:rsidRDefault="00253E56" w:rsidP="00C20B51">
      <w:r>
        <w:tab/>
      </w:r>
    </w:p>
    <w:p w:rsidR="00564887" w:rsidRDefault="00564887" w:rsidP="00B37E09">
      <w:r>
        <w:br w:type="page"/>
      </w:r>
    </w:p>
    <w:p w:rsidR="00246861" w:rsidRDefault="00A931EE" w:rsidP="00C8772A">
      <w:pPr>
        <w:pStyle w:val="Ttulo1"/>
      </w:pPr>
      <w:bookmarkStart w:id="50" w:name="_Toc33871139"/>
      <w:r>
        <w:lastRenderedPageBreak/>
        <w:t>REFERÊNCIAS</w:t>
      </w:r>
      <w:bookmarkEnd w:id="50"/>
    </w:p>
    <w:p w:rsidR="00BD7C53" w:rsidRDefault="00BD7C53" w:rsidP="007B536F">
      <w:pPr>
        <w:spacing w:line="240" w:lineRule="auto"/>
      </w:pPr>
    </w:p>
    <w:p w:rsidR="0058466A" w:rsidRDefault="0058466A" w:rsidP="007B536F">
      <w:pPr>
        <w:spacing w:line="240" w:lineRule="auto"/>
      </w:pPr>
    </w:p>
    <w:p w:rsidR="0058466A" w:rsidRDefault="0058466A" w:rsidP="007B536F">
      <w:pPr>
        <w:spacing w:line="240" w:lineRule="auto"/>
      </w:pPr>
    </w:p>
    <w:p w:rsidR="00656CD1" w:rsidRPr="00656CD1" w:rsidRDefault="001375B7" w:rsidP="00B65495">
      <w:pPr>
        <w:widowControl w:val="0"/>
        <w:autoSpaceDE w:val="0"/>
        <w:autoSpaceDN w:val="0"/>
        <w:adjustRightInd w:val="0"/>
        <w:spacing w:line="240" w:lineRule="auto"/>
        <w:jc w:val="left"/>
        <w:rPr>
          <w:rFonts w:cs="Arial"/>
          <w:noProof/>
          <w:szCs w:val="24"/>
        </w:rPr>
      </w:pPr>
      <w:r>
        <w:fldChar w:fldCharType="begin" w:fldLock="1"/>
      </w:r>
      <w:r w:rsidR="00594F63">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rsidR="00C86B19" w:rsidRPr="00BD7C53" w:rsidRDefault="001375B7"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39"/>
      <w:pgSz w:w="11906" w:h="16838" w:code="9"/>
      <w:pgMar w:top="1701" w:right="1134" w:bottom="1134" w:left="1701" w:header="709" w:footer="709" w:gutter="0"/>
      <w:pgNumType w:start="16"/>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2" w:author="Claudio Martins" w:date="2020-02-27T11:04:00Z" w:initials="CM">
    <w:p w:rsidR="00376622" w:rsidRDefault="00376622">
      <w:pPr>
        <w:pStyle w:val="Textodecomentrio"/>
      </w:pPr>
      <w:r>
        <w:rPr>
          <w:rStyle w:val="Refdecomentrio"/>
        </w:rPr>
        <w:annotationRef/>
      </w:r>
      <w:r>
        <w:t>Citar a linha no código visto na figura</w:t>
      </w:r>
    </w:p>
  </w:comment>
  <w:comment w:id="44" w:author="Claudio Martins" w:date="2020-02-27T11:08:00Z" w:initials="CM">
    <w:p w:rsidR="00376622" w:rsidRDefault="00376622">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rsidR="00376622" w:rsidRDefault="00376622">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B27E9" w:rsidRDefault="00BB27E9" w:rsidP="00A253DA">
      <w:pPr>
        <w:spacing w:line="240" w:lineRule="auto"/>
      </w:pPr>
      <w:r>
        <w:separator/>
      </w:r>
    </w:p>
  </w:endnote>
  <w:endnote w:type="continuationSeparator" w:id="0">
    <w:p w:rsidR="00BB27E9" w:rsidRDefault="00BB27E9" w:rsidP="00A253D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B27E9" w:rsidRDefault="00BB27E9" w:rsidP="00A253DA">
      <w:pPr>
        <w:spacing w:line="240" w:lineRule="auto"/>
      </w:pPr>
      <w:r>
        <w:separator/>
      </w:r>
    </w:p>
  </w:footnote>
  <w:footnote w:type="continuationSeparator" w:id="0">
    <w:p w:rsidR="00BB27E9" w:rsidRDefault="00BB27E9" w:rsidP="00A253DA">
      <w:pPr>
        <w:spacing w:line="240" w:lineRule="auto"/>
      </w:pPr>
      <w:r>
        <w:continuationSeparator/>
      </w:r>
    </w:p>
  </w:footnote>
  <w:footnote w:id="1">
    <w:p w:rsidR="00376622" w:rsidRDefault="00376622">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rsidR="00376622" w:rsidRDefault="00376622">
      <w:pPr>
        <w:pStyle w:val="Textodenotaderodap"/>
      </w:pPr>
      <w:r>
        <w:rPr>
          <w:rStyle w:val="Refdenotaderodap"/>
        </w:rPr>
        <w:footnoteRef/>
      </w:r>
      <w:r w:rsidRPr="00F07A8A">
        <w:t>ASP.NET é a plataforma da Microsoft para o desenvolvimento de aplicações Web</w:t>
      </w:r>
      <w:r>
        <w:t>.</w:t>
      </w:r>
      <w:r w:rsidRPr="00F07A8A">
        <w:t xml:space="preserve"> </w:t>
      </w:r>
      <w:r>
        <w:t>È</w:t>
      </w:r>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76622" w:rsidRDefault="00376622">
    <w:pPr>
      <w:pStyle w:val="Cabealho"/>
      <w:jc w:val="right"/>
    </w:pPr>
  </w:p>
  <w:p w:rsidR="00376622" w:rsidRDefault="00376622">
    <w:pPr>
      <w:pStyle w:val="Cabealh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731451237"/>
      <w:docPartObj>
        <w:docPartGallery w:val="Page Numbers (Top of Page)"/>
        <w:docPartUnique/>
      </w:docPartObj>
    </w:sdtPr>
    <w:sdtContent>
      <w:p w:rsidR="00376622" w:rsidRDefault="00376622">
        <w:pPr>
          <w:pStyle w:val="Cabealho"/>
          <w:jc w:val="right"/>
        </w:pPr>
        <w:fldSimple w:instr="PAGE   \* MERGEFORMAT">
          <w:r w:rsidR="00FB1D41">
            <w:rPr>
              <w:noProof/>
            </w:rPr>
            <w:t>16</w:t>
          </w:r>
        </w:fldSimple>
      </w:p>
    </w:sdtContent>
  </w:sdt>
  <w:p w:rsidR="00376622" w:rsidRDefault="00376622">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1069" w:hanging="360"/>
      </w:pPr>
      <w:rPr>
        <w:rFonts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4"/>
  <w:proofState w:spelling="clean" w:grammar="clean"/>
  <w:doNotTrackFormatting/>
  <w:defaultTabStop w:val="567"/>
  <w:hyphenationZone w:val="425"/>
  <w:characterSpacingControl w:val="doNotCompress"/>
  <w:hdrShapeDefaults>
    <o:shapedefaults v:ext="edit" spidmax="5122"/>
  </w:hdrShapeDefaults>
  <w:footnotePr>
    <w:footnote w:id="-1"/>
    <w:footnote w:id="0"/>
  </w:footnotePr>
  <w:endnotePr>
    <w:endnote w:id="-1"/>
    <w:endnote w:id="0"/>
  </w:endnotePr>
  <w:compat/>
  <w:rsids>
    <w:rsidRoot w:val="00251F4F"/>
    <w:rsid w:val="0000086B"/>
    <w:rsid w:val="000038E6"/>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402"/>
    <w:rsid w:val="00042B73"/>
    <w:rsid w:val="000438C3"/>
    <w:rsid w:val="00044110"/>
    <w:rsid w:val="0004492C"/>
    <w:rsid w:val="00045968"/>
    <w:rsid w:val="000464FC"/>
    <w:rsid w:val="00047D30"/>
    <w:rsid w:val="0005095E"/>
    <w:rsid w:val="000514B6"/>
    <w:rsid w:val="0005222F"/>
    <w:rsid w:val="000527FF"/>
    <w:rsid w:val="0005301A"/>
    <w:rsid w:val="000535FB"/>
    <w:rsid w:val="00053D0D"/>
    <w:rsid w:val="0005590A"/>
    <w:rsid w:val="00057CEB"/>
    <w:rsid w:val="00060780"/>
    <w:rsid w:val="00061ADB"/>
    <w:rsid w:val="00064B4B"/>
    <w:rsid w:val="000666E3"/>
    <w:rsid w:val="00067EDF"/>
    <w:rsid w:val="00072B63"/>
    <w:rsid w:val="00073552"/>
    <w:rsid w:val="00073582"/>
    <w:rsid w:val="0007470D"/>
    <w:rsid w:val="00074D66"/>
    <w:rsid w:val="00076846"/>
    <w:rsid w:val="00076BEE"/>
    <w:rsid w:val="00076DA4"/>
    <w:rsid w:val="00083B57"/>
    <w:rsid w:val="00083E92"/>
    <w:rsid w:val="00085A27"/>
    <w:rsid w:val="00087F9B"/>
    <w:rsid w:val="00090E95"/>
    <w:rsid w:val="000926E5"/>
    <w:rsid w:val="00093173"/>
    <w:rsid w:val="0009356F"/>
    <w:rsid w:val="000951A4"/>
    <w:rsid w:val="000A639D"/>
    <w:rsid w:val="000A776A"/>
    <w:rsid w:val="000B2804"/>
    <w:rsid w:val="000B2D2E"/>
    <w:rsid w:val="000B3572"/>
    <w:rsid w:val="000B5B66"/>
    <w:rsid w:val="000B7EB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07C"/>
    <w:rsid w:val="00125AEF"/>
    <w:rsid w:val="0013018F"/>
    <w:rsid w:val="00131502"/>
    <w:rsid w:val="00131BB6"/>
    <w:rsid w:val="00131F9E"/>
    <w:rsid w:val="00132A2D"/>
    <w:rsid w:val="00132DF8"/>
    <w:rsid w:val="00133D24"/>
    <w:rsid w:val="001375B7"/>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38ED"/>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3318"/>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3614"/>
    <w:rsid w:val="00206BC6"/>
    <w:rsid w:val="00207EEC"/>
    <w:rsid w:val="00210984"/>
    <w:rsid w:val="00211BA6"/>
    <w:rsid w:val="0021217B"/>
    <w:rsid w:val="00215658"/>
    <w:rsid w:val="00223BBB"/>
    <w:rsid w:val="00223F0C"/>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0CC5"/>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45F"/>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05A29"/>
    <w:rsid w:val="00310E7A"/>
    <w:rsid w:val="00311A62"/>
    <w:rsid w:val="00312000"/>
    <w:rsid w:val="003134C9"/>
    <w:rsid w:val="00313606"/>
    <w:rsid w:val="00313A1D"/>
    <w:rsid w:val="00313CFD"/>
    <w:rsid w:val="00315C8F"/>
    <w:rsid w:val="003173F5"/>
    <w:rsid w:val="00317D97"/>
    <w:rsid w:val="0032212E"/>
    <w:rsid w:val="003232F1"/>
    <w:rsid w:val="00325668"/>
    <w:rsid w:val="00327101"/>
    <w:rsid w:val="003306EB"/>
    <w:rsid w:val="00330CFA"/>
    <w:rsid w:val="003315C4"/>
    <w:rsid w:val="00333052"/>
    <w:rsid w:val="003335B4"/>
    <w:rsid w:val="00334B5B"/>
    <w:rsid w:val="0033716A"/>
    <w:rsid w:val="003374CB"/>
    <w:rsid w:val="003415D5"/>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622"/>
    <w:rsid w:val="00376900"/>
    <w:rsid w:val="0038020C"/>
    <w:rsid w:val="0038165B"/>
    <w:rsid w:val="003818DF"/>
    <w:rsid w:val="00382338"/>
    <w:rsid w:val="003836CC"/>
    <w:rsid w:val="00384936"/>
    <w:rsid w:val="00384ECB"/>
    <w:rsid w:val="0038744A"/>
    <w:rsid w:val="00390423"/>
    <w:rsid w:val="00390F05"/>
    <w:rsid w:val="00391429"/>
    <w:rsid w:val="00391B78"/>
    <w:rsid w:val="00391E48"/>
    <w:rsid w:val="00392ED2"/>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23BC"/>
    <w:rsid w:val="003D385D"/>
    <w:rsid w:val="003D48E9"/>
    <w:rsid w:val="003D61C7"/>
    <w:rsid w:val="003D6878"/>
    <w:rsid w:val="003E1734"/>
    <w:rsid w:val="003E2D38"/>
    <w:rsid w:val="003E6E2C"/>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0409"/>
    <w:rsid w:val="00431C36"/>
    <w:rsid w:val="00431C43"/>
    <w:rsid w:val="0043562B"/>
    <w:rsid w:val="00440F0E"/>
    <w:rsid w:val="00440F17"/>
    <w:rsid w:val="004424E8"/>
    <w:rsid w:val="00445AFD"/>
    <w:rsid w:val="0044798B"/>
    <w:rsid w:val="00447E51"/>
    <w:rsid w:val="00452F6B"/>
    <w:rsid w:val="004546B5"/>
    <w:rsid w:val="004622BA"/>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58EF"/>
    <w:rsid w:val="004F7365"/>
    <w:rsid w:val="00502CC7"/>
    <w:rsid w:val="005039F7"/>
    <w:rsid w:val="00506BC7"/>
    <w:rsid w:val="0050725C"/>
    <w:rsid w:val="00510923"/>
    <w:rsid w:val="00510BA0"/>
    <w:rsid w:val="00511987"/>
    <w:rsid w:val="00512188"/>
    <w:rsid w:val="005122F6"/>
    <w:rsid w:val="005128AB"/>
    <w:rsid w:val="00513D41"/>
    <w:rsid w:val="00515083"/>
    <w:rsid w:val="005161AB"/>
    <w:rsid w:val="00516530"/>
    <w:rsid w:val="00516BCE"/>
    <w:rsid w:val="0052361D"/>
    <w:rsid w:val="0052396E"/>
    <w:rsid w:val="00527285"/>
    <w:rsid w:val="0052788F"/>
    <w:rsid w:val="00532B80"/>
    <w:rsid w:val="0054027D"/>
    <w:rsid w:val="00542921"/>
    <w:rsid w:val="0054477B"/>
    <w:rsid w:val="00546D12"/>
    <w:rsid w:val="00550A24"/>
    <w:rsid w:val="005515D2"/>
    <w:rsid w:val="00555466"/>
    <w:rsid w:val="005560AD"/>
    <w:rsid w:val="0055626F"/>
    <w:rsid w:val="00561A1A"/>
    <w:rsid w:val="00561CDA"/>
    <w:rsid w:val="00562127"/>
    <w:rsid w:val="00562A7B"/>
    <w:rsid w:val="00564887"/>
    <w:rsid w:val="00564BB9"/>
    <w:rsid w:val="00565124"/>
    <w:rsid w:val="005668C4"/>
    <w:rsid w:val="005679CB"/>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F10A8"/>
    <w:rsid w:val="005F1743"/>
    <w:rsid w:val="005F25F2"/>
    <w:rsid w:val="005F3566"/>
    <w:rsid w:val="005F5073"/>
    <w:rsid w:val="005F6C0A"/>
    <w:rsid w:val="00600FD0"/>
    <w:rsid w:val="00602497"/>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11D"/>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6DF1"/>
    <w:rsid w:val="006574F5"/>
    <w:rsid w:val="00661CD7"/>
    <w:rsid w:val="0066372E"/>
    <w:rsid w:val="00664533"/>
    <w:rsid w:val="00666921"/>
    <w:rsid w:val="00667087"/>
    <w:rsid w:val="00667BBB"/>
    <w:rsid w:val="0067376E"/>
    <w:rsid w:val="00673AFF"/>
    <w:rsid w:val="006749CA"/>
    <w:rsid w:val="0067652B"/>
    <w:rsid w:val="0067671F"/>
    <w:rsid w:val="006773D1"/>
    <w:rsid w:val="00680DCF"/>
    <w:rsid w:val="006811E4"/>
    <w:rsid w:val="00681258"/>
    <w:rsid w:val="0068390C"/>
    <w:rsid w:val="00683CDD"/>
    <w:rsid w:val="00684E1A"/>
    <w:rsid w:val="0069054F"/>
    <w:rsid w:val="00692DB9"/>
    <w:rsid w:val="006933C1"/>
    <w:rsid w:val="0069474B"/>
    <w:rsid w:val="00696458"/>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986"/>
    <w:rsid w:val="00731DA9"/>
    <w:rsid w:val="0073305E"/>
    <w:rsid w:val="00735E60"/>
    <w:rsid w:val="00737DD9"/>
    <w:rsid w:val="00741997"/>
    <w:rsid w:val="00743A7D"/>
    <w:rsid w:val="00745E99"/>
    <w:rsid w:val="007468AB"/>
    <w:rsid w:val="00747C3C"/>
    <w:rsid w:val="00750984"/>
    <w:rsid w:val="00751F8D"/>
    <w:rsid w:val="0075256D"/>
    <w:rsid w:val="00752E62"/>
    <w:rsid w:val="00755CCB"/>
    <w:rsid w:val="007561CB"/>
    <w:rsid w:val="00756AFE"/>
    <w:rsid w:val="00760EC9"/>
    <w:rsid w:val="00761D0D"/>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6872"/>
    <w:rsid w:val="007F742E"/>
    <w:rsid w:val="00800975"/>
    <w:rsid w:val="00800DE8"/>
    <w:rsid w:val="00800FD4"/>
    <w:rsid w:val="00802F9F"/>
    <w:rsid w:val="00805D19"/>
    <w:rsid w:val="008079BE"/>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3476"/>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167E"/>
    <w:rsid w:val="00862088"/>
    <w:rsid w:val="0086349A"/>
    <w:rsid w:val="00863EB6"/>
    <w:rsid w:val="00866833"/>
    <w:rsid w:val="00866BA3"/>
    <w:rsid w:val="00872576"/>
    <w:rsid w:val="0087408B"/>
    <w:rsid w:val="008815C6"/>
    <w:rsid w:val="00881DD3"/>
    <w:rsid w:val="00890B07"/>
    <w:rsid w:val="00893BF7"/>
    <w:rsid w:val="008944A5"/>
    <w:rsid w:val="008949C9"/>
    <w:rsid w:val="008963B5"/>
    <w:rsid w:val="00896A6C"/>
    <w:rsid w:val="0089750A"/>
    <w:rsid w:val="008A0617"/>
    <w:rsid w:val="008A0ADD"/>
    <w:rsid w:val="008A16CA"/>
    <w:rsid w:val="008A3460"/>
    <w:rsid w:val="008A3950"/>
    <w:rsid w:val="008A3956"/>
    <w:rsid w:val="008A563D"/>
    <w:rsid w:val="008A58D9"/>
    <w:rsid w:val="008A5AB8"/>
    <w:rsid w:val="008A67E0"/>
    <w:rsid w:val="008A6CDB"/>
    <w:rsid w:val="008B0A58"/>
    <w:rsid w:val="008B4DD1"/>
    <w:rsid w:val="008B5485"/>
    <w:rsid w:val="008B6E0D"/>
    <w:rsid w:val="008C0CE1"/>
    <w:rsid w:val="008C1C29"/>
    <w:rsid w:val="008C3289"/>
    <w:rsid w:val="008C5EFC"/>
    <w:rsid w:val="008C7C63"/>
    <w:rsid w:val="008D2D43"/>
    <w:rsid w:val="008D31BD"/>
    <w:rsid w:val="008D5147"/>
    <w:rsid w:val="008D67A1"/>
    <w:rsid w:val="008D7A0B"/>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1785E"/>
    <w:rsid w:val="009202A8"/>
    <w:rsid w:val="00923686"/>
    <w:rsid w:val="00923F2D"/>
    <w:rsid w:val="00925D79"/>
    <w:rsid w:val="00927514"/>
    <w:rsid w:val="00930213"/>
    <w:rsid w:val="00930555"/>
    <w:rsid w:val="00930D65"/>
    <w:rsid w:val="009313E8"/>
    <w:rsid w:val="009337B0"/>
    <w:rsid w:val="009357F0"/>
    <w:rsid w:val="009379AE"/>
    <w:rsid w:val="00940821"/>
    <w:rsid w:val="0094112F"/>
    <w:rsid w:val="00941CF4"/>
    <w:rsid w:val="00943B7C"/>
    <w:rsid w:val="009462E6"/>
    <w:rsid w:val="00946982"/>
    <w:rsid w:val="00953475"/>
    <w:rsid w:val="00954770"/>
    <w:rsid w:val="0095639C"/>
    <w:rsid w:val="00956837"/>
    <w:rsid w:val="00957D16"/>
    <w:rsid w:val="009635BF"/>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34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5AC2"/>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6EC"/>
    <w:rsid w:val="00A0634E"/>
    <w:rsid w:val="00A07DB5"/>
    <w:rsid w:val="00A107DE"/>
    <w:rsid w:val="00A11350"/>
    <w:rsid w:val="00A113E0"/>
    <w:rsid w:val="00A11985"/>
    <w:rsid w:val="00A11E74"/>
    <w:rsid w:val="00A14DEE"/>
    <w:rsid w:val="00A14F68"/>
    <w:rsid w:val="00A15745"/>
    <w:rsid w:val="00A20255"/>
    <w:rsid w:val="00A211A2"/>
    <w:rsid w:val="00A21D88"/>
    <w:rsid w:val="00A24BC4"/>
    <w:rsid w:val="00A253DA"/>
    <w:rsid w:val="00A270A3"/>
    <w:rsid w:val="00A34985"/>
    <w:rsid w:val="00A361C5"/>
    <w:rsid w:val="00A3712E"/>
    <w:rsid w:val="00A41A6D"/>
    <w:rsid w:val="00A43969"/>
    <w:rsid w:val="00A47608"/>
    <w:rsid w:val="00A54BBE"/>
    <w:rsid w:val="00A5557A"/>
    <w:rsid w:val="00A5612D"/>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264E"/>
    <w:rsid w:val="00A7647F"/>
    <w:rsid w:val="00A77496"/>
    <w:rsid w:val="00A80778"/>
    <w:rsid w:val="00A90B67"/>
    <w:rsid w:val="00A92AC5"/>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0789"/>
    <w:rsid w:val="00AF1C13"/>
    <w:rsid w:val="00AF2565"/>
    <w:rsid w:val="00AF5483"/>
    <w:rsid w:val="00AF6828"/>
    <w:rsid w:val="00B009F9"/>
    <w:rsid w:val="00B0433D"/>
    <w:rsid w:val="00B04AAA"/>
    <w:rsid w:val="00B0546B"/>
    <w:rsid w:val="00B06C85"/>
    <w:rsid w:val="00B11D27"/>
    <w:rsid w:val="00B1574B"/>
    <w:rsid w:val="00B15C98"/>
    <w:rsid w:val="00B207A8"/>
    <w:rsid w:val="00B20D9D"/>
    <w:rsid w:val="00B21778"/>
    <w:rsid w:val="00B23EB7"/>
    <w:rsid w:val="00B26CEE"/>
    <w:rsid w:val="00B30AA7"/>
    <w:rsid w:val="00B30AB7"/>
    <w:rsid w:val="00B31F17"/>
    <w:rsid w:val="00B33797"/>
    <w:rsid w:val="00B36747"/>
    <w:rsid w:val="00B37E09"/>
    <w:rsid w:val="00B50410"/>
    <w:rsid w:val="00B50B3C"/>
    <w:rsid w:val="00B54485"/>
    <w:rsid w:val="00B55874"/>
    <w:rsid w:val="00B55E95"/>
    <w:rsid w:val="00B61832"/>
    <w:rsid w:val="00B619F7"/>
    <w:rsid w:val="00B65495"/>
    <w:rsid w:val="00B65D04"/>
    <w:rsid w:val="00B66370"/>
    <w:rsid w:val="00B70328"/>
    <w:rsid w:val="00B7095A"/>
    <w:rsid w:val="00B75A21"/>
    <w:rsid w:val="00B765DF"/>
    <w:rsid w:val="00B80B81"/>
    <w:rsid w:val="00B82568"/>
    <w:rsid w:val="00B82E89"/>
    <w:rsid w:val="00B87C3B"/>
    <w:rsid w:val="00B9461F"/>
    <w:rsid w:val="00B95A8E"/>
    <w:rsid w:val="00B97BCD"/>
    <w:rsid w:val="00BA0AD1"/>
    <w:rsid w:val="00BA159D"/>
    <w:rsid w:val="00BA2695"/>
    <w:rsid w:val="00BA2903"/>
    <w:rsid w:val="00BA30A6"/>
    <w:rsid w:val="00BB1FBB"/>
    <w:rsid w:val="00BB27E9"/>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4FA5"/>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2C95"/>
    <w:rsid w:val="00C43B50"/>
    <w:rsid w:val="00C43B5A"/>
    <w:rsid w:val="00C44BC1"/>
    <w:rsid w:val="00C4774C"/>
    <w:rsid w:val="00C501A5"/>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8772A"/>
    <w:rsid w:val="00C903F1"/>
    <w:rsid w:val="00C9093E"/>
    <w:rsid w:val="00C915E0"/>
    <w:rsid w:val="00C91E16"/>
    <w:rsid w:val="00C956B8"/>
    <w:rsid w:val="00C95FC1"/>
    <w:rsid w:val="00C96C87"/>
    <w:rsid w:val="00C97FDE"/>
    <w:rsid w:val="00CA190F"/>
    <w:rsid w:val="00CA2715"/>
    <w:rsid w:val="00CA4231"/>
    <w:rsid w:val="00CA4E7A"/>
    <w:rsid w:val="00CA4EDC"/>
    <w:rsid w:val="00CA58D3"/>
    <w:rsid w:val="00CB0B74"/>
    <w:rsid w:val="00CB4EDD"/>
    <w:rsid w:val="00CB53CA"/>
    <w:rsid w:val="00CB726F"/>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86C"/>
    <w:rsid w:val="00D21DD5"/>
    <w:rsid w:val="00D22986"/>
    <w:rsid w:val="00D22A6E"/>
    <w:rsid w:val="00D241E4"/>
    <w:rsid w:val="00D26735"/>
    <w:rsid w:val="00D2752F"/>
    <w:rsid w:val="00D3531A"/>
    <w:rsid w:val="00D42980"/>
    <w:rsid w:val="00D42A0A"/>
    <w:rsid w:val="00D45218"/>
    <w:rsid w:val="00D460C4"/>
    <w:rsid w:val="00D513E9"/>
    <w:rsid w:val="00D55A63"/>
    <w:rsid w:val="00D60276"/>
    <w:rsid w:val="00D618C3"/>
    <w:rsid w:val="00D658AA"/>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B65A9"/>
    <w:rsid w:val="00DC3976"/>
    <w:rsid w:val="00DC3C5A"/>
    <w:rsid w:val="00DC4993"/>
    <w:rsid w:val="00DC6C20"/>
    <w:rsid w:val="00DC79FB"/>
    <w:rsid w:val="00DD0C51"/>
    <w:rsid w:val="00DD203F"/>
    <w:rsid w:val="00DD24B0"/>
    <w:rsid w:val="00DD3170"/>
    <w:rsid w:val="00DD4CC8"/>
    <w:rsid w:val="00DD5E14"/>
    <w:rsid w:val="00DD625F"/>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06B73"/>
    <w:rsid w:val="00E15269"/>
    <w:rsid w:val="00E15DF9"/>
    <w:rsid w:val="00E165C0"/>
    <w:rsid w:val="00E20670"/>
    <w:rsid w:val="00E24536"/>
    <w:rsid w:val="00E24A66"/>
    <w:rsid w:val="00E26106"/>
    <w:rsid w:val="00E354FD"/>
    <w:rsid w:val="00E3556A"/>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1EC4"/>
    <w:rsid w:val="00E82273"/>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3FFC"/>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B19"/>
    <w:rsid w:val="00F17CD3"/>
    <w:rsid w:val="00F239FF"/>
    <w:rsid w:val="00F26149"/>
    <w:rsid w:val="00F305B6"/>
    <w:rsid w:val="00F30644"/>
    <w:rsid w:val="00F31079"/>
    <w:rsid w:val="00F31588"/>
    <w:rsid w:val="00F319EF"/>
    <w:rsid w:val="00F333DA"/>
    <w:rsid w:val="00F33C0F"/>
    <w:rsid w:val="00F34AA7"/>
    <w:rsid w:val="00F3745A"/>
    <w:rsid w:val="00F400CB"/>
    <w:rsid w:val="00F51A5D"/>
    <w:rsid w:val="00F5686A"/>
    <w:rsid w:val="00F56C4E"/>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9C4"/>
    <w:rsid w:val="00F93C30"/>
    <w:rsid w:val="00F955AD"/>
    <w:rsid w:val="00F9694B"/>
    <w:rsid w:val="00F96DD7"/>
    <w:rsid w:val="00F97DA3"/>
    <w:rsid w:val="00FA07C7"/>
    <w:rsid w:val="00FA2442"/>
    <w:rsid w:val="00FA4429"/>
    <w:rsid w:val="00FA5E28"/>
    <w:rsid w:val="00FB02B1"/>
    <w:rsid w:val="00FB1947"/>
    <w:rsid w:val="00FB1D4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925D7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925D7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r="http://schemas.openxmlformats.org/officeDocument/2006/relationships" xmlns:w="http://schemas.openxmlformats.org/wordprocessingml/2006/main">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omments" Target="comments.xml"/><Relationship Id="rId37" Type="http://schemas.openxmlformats.org/officeDocument/2006/relationships/image" Target="media/image28.png"/><Relationship Id="rId40" Type="http://schemas.openxmlformats.org/officeDocument/2006/relationships/fontTable" Target="fontTable.xml"/><Relationship Id="rId45"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2.wmf"/><Relationship Id="rId19" Type="http://schemas.openxmlformats.org/officeDocument/2006/relationships/image" Target="media/image11.jpeg"/><Relationship Id="rId31" Type="http://schemas.openxmlformats.org/officeDocument/2006/relationships/image" Target="media/image23.png"/><Relationship Id="rId44"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8844B-5285-47B9-9DA2-E94F08A96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70</Pages>
  <Words>32432</Words>
  <Characters>175137</Characters>
  <Application>Microsoft Office Word</Application>
  <DocSecurity>0</DocSecurity>
  <Lines>1459</Lines>
  <Paragraphs>414</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gad</cp:lastModifiedBy>
  <cp:revision>439</cp:revision>
  <cp:lastPrinted>2020-03-02T19:09:00Z</cp:lastPrinted>
  <dcterms:created xsi:type="dcterms:W3CDTF">2020-03-01T16:40:00Z</dcterms:created>
  <dcterms:modified xsi:type="dcterms:W3CDTF">2020-03-0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